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8347DC" w14:textId="4BE4D0FA" w:rsidR="00866EC9" w:rsidRDefault="00453C11" w:rsidP="00866EC9">
      <w:pPr>
        <w:pStyle w:val="Heading1"/>
      </w:pPr>
      <w:r>
        <w:t>Additional file</w:t>
      </w:r>
      <w:r>
        <w:rPr>
          <w:shd w:val="clear" w:color="auto" w:fill="FFFFFF"/>
        </w:rPr>
        <w:t xml:space="preserve"> 2</w:t>
      </w:r>
      <w:r w:rsidR="00866EC9">
        <w:t>. Study population</w:t>
      </w:r>
      <w:r>
        <w:t>, additional tables</w:t>
      </w:r>
    </w:p>
    <w:p w14:paraId="14C79AF0" w14:textId="2431DEB7" w:rsidR="00C572F0" w:rsidRDefault="00C572F0" w:rsidP="007A52AE">
      <w:r>
        <w:t xml:space="preserve">Relative to </w:t>
      </w:r>
      <w:r w:rsidR="00F07FF3">
        <w:t xml:space="preserve">the </w:t>
      </w:r>
      <w:r>
        <w:t xml:space="preserve">total sample (n=7339), the distributions of </w:t>
      </w:r>
      <w:r w:rsidR="00A23FF3">
        <w:t xml:space="preserve">patient </w:t>
      </w:r>
      <w:r w:rsidRPr="00037A88">
        <w:rPr>
          <w:lang w:eastAsia="nl-NL"/>
        </w:rPr>
        <w:t>characteristics</w:t>
      </w:r>
      <w:r>
        <w:rPr>
          <w:lang w:eastAsia="nl-NL"/>
        </w:rPr>
        <w:t xml:space="preserve"> between </w:t>
      </w:r>
      <w:r w:rsidRPr="00037A88">
        <w:rPr>
          <w:lang w:eastAsia="nl-NL"/>
        </w:rPr>
        <w:t>users and avoiders</w:t>
      </w:r>
      <w:r>
        <w:rPr>
          <w:lang w:eastAsia="nl-NL"/>
        </w:rPr>
        <w:t xml:space="preserve"> did not differ across </w:t>
      </w:r>
      <w:r w:rsidR="00F07FF3">
        <w:rPr>
          <w:lang w:eastAsia="nl-NL"/>
        </w:rPr>
        <w:t xml:space="preserve">the </w:t>
      </w:r>
      <w:r>
        <w:rPr>
          <w:lang w:eastAsia="nl-NL"/>
        </w:rPr>
        <w:t xml:space="preserve">sample </w:t>
      </w:r>
      <w:r w:rsidR="00F07FF3">
        <w:rPr>
          <w:lang w:eastAsia="nl-NL"/>
        </w:rPr>
        <w:t xml:space="preserve">as </w:t>
      </w:r>
      <w:r w:rsidRPr="00037A88">
        <w:t>stratified by type of heath</w:t>
      </w:r>
      <w:r w:rsidR="00637D0A">
        <w:t xml:space="preserve"> care</w:t>
      </w:r>
      <w:r w:rsidRPr="00037A88">
        <w:t xml:space="preserve"> service</w:t>
      </w:r>
      <w:r>
        <w:t>.</w:t>
      </w:r>
    </w:p>
    <w:p w14:paraId="2839C86E" w14:textId="77777777" w:rsidR="00453C11" w:rsidRDefault="00453C11" w:rsidP="007A52AE"/>
    <w:p w14:paraId="47254A78" w14:textId="1F4FE1A6" w:rsidR="00866EC9" w:rsidRDefault="00866EC9" w:rsidP="00EC21C5">
      <w:pPr>
        <w:pStyle w:val="Heading3"/>
      </w:pPr>
      <w:r>
        <w:rPr>
          <w:shd w:val="clear" w:color="auto" w:fill="FFFFFF"/>
        </w:rPr>
        <w:t xml:space="preserve">Table </w:t>
      </w:r>
      <w:r w:rsidR="00235E24">
        <w:rPr>
          <w:shd w:val="clear" w:color="auto" w:fill="FFFFFF"/>
        </w:rPr>
        <w:t>5</w:t>
      </w:r>
      <w:r>
        <w:rPr>
          <w:shd w:val="clear" w:color="auto" w:fill="FFFFFF"/>
        </w:rPr>
        <w:t xml:space="preserve">. </w:t>
      </w:r>
      <w:r>
        <w:t xml:space="preserve">Study population, stratified by </w:t>
      </w:r>
      <w:r w:rsidR="00140534">
        <w:t>healthcare</w:t>
      </w:r>
      <w:r w:rsidR="00A356AD">
        <w:t xml:space="preserve"> </w:t>
      </w:r>
      <w:r>
        <w:t>service</w:t>
      </w:r>
    </w:p>
    <w:tbl>
      <w:tblPr>
        <w:tblW w:w="12847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3158"/>
        <w:gridCol w:w="2126"/>
        <w:gridCol w:w="1261"/>
        <w:gridCol w:w="1260"/>
        <w:gridCol w:w="1260"/>
        <w:gridCol w:w="1261"/>
        <w:gridCol w:w="1260"/>
        <w:gridCol w:w="1261"/>
      </w:tblGrid>
      <w:tr w:rsidR="00866EC9" w:rsidRPr="001B7F26" w14:paraId="43D553CE" w14:textId="77777777" w:rsidTr="00F247DB">
        <w:trPr>
          <w:trHeight w:val="300"/>
        </w:trPr>
        <w:tc>
          <w:tcPr>
            <w:tcW w:w="315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000000" w:fill="A6A6A6"/>
            <w:noWrap/>
            <w:vAlign w:val="center"/>
            <w:hideMark/>
          </w:tcPr>
          <w:p w14:paraId="7CA6BA20" w14:textId="746EB344" w:rsidR="00866EC9" w:rsidRPr="001B7F26" w:rsidRDefault="00140534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Healthcare</w:t>
            </w:r>
            <w:r w:rsidR="00A356AD">
              <w:rPr>
                <w:rFonts w:eastAsia="Times New Roman"/>
                <w:color w:val="000000"/>
              </w:rPr>
              <w:t xml:space="preserve"> </w:t>
            </w:r>
            <w:r w:rsidR="00866EC9">
              <w:rPr>
                <w:rFonts w:eastAsia="Times New Roman"/>
                <w:color w:val="000000"/>
              </w:rPr>
              <w:t>service: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000000" w:fill="A6A6A6"/>
            <w:noWrap/>
            <w:vAlign w:val="center"/>
            <w:hideMark/>
          </w:tcPr>
          <w:p w14:paraId="233F6A58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 xml:space="preserve"> </w:t>
            </w:r>
          </w:p>
        </w:tc>
        <w:tc>
          <w:tcPr>
            <w:tcW w:w="2521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000000" w:fill="A6A6A6"/>
            <w:noWrap/>
            <w:vAlign w:val="center"/>
            <w:hideMark/>
          </w:tcPr>
          <w:p w14:paraId="52DF6A3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Prescribed medications</w:t>
            </w:r>
          </w:p>
        </w:tc>
        <w:tc>
          <w:tcPr>
            <w:tcW w:w="2521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000000" w:fill="A6A6A6"/>
            <w:noWrap/>
            <w:vAlign w:val="center"/>
            <w:hideMark/>
          </w:tcPr>
          <w:p w14:paraId="5FFB8FC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Ordered diagnostic tests</w:t>
            </w:r>
          </w:p>
        </w:tc>
        <w:tc>
          <w:tcPr>
            <w:tcW w:w="2521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000000" w:fill="A6A6A6"/>
            <w:noWrap/>
            <w:vAlign w:val="center"/>
            <w:hideMark/>
          </w:tcPr>
          <w:p w14:paraId="50C8D66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Specialist care</w:t>
            </w:r>
          </w:p>
        </w:tc>
      </w:tr>
      <w:tr w:rsidR="00866EC9" w:rsidRPr="001B7F26" w14:paraId="5BF3194B" w14:textId="77777777" w:rsidTr="00F247DB">
        <w:trPr>
          <w:trHeight w:val="435"/>
        </w:trPr>
        <w:tc>
          <w:tcPr>
            <w:tcW w:w="3158" w:type="dxa"/>
            <w:tcBorders>
              <w:top w:val="nil"/>
              <w:left w:val="single" w:sz="8" w:space="0" w:color="auto"/>
              <w:bottom w:val="single" w:sz="12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69FCD662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Group: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000000" w:fill="A6A6A6"/>
            <w:noWrap/>
            <w:vAlign w:val="center"/>
            <w:hideMark/>
          </w:tcPr>
          <w:p w14:paraId="23B9518F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 xml:space="preserve"> 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177A9A4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Users (n=5537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000000" w:fill="A6A6A6"/>
            <w:noWrap/>
            <w:vAlign w:val="center"/>
            <w:hideMark/>
          </w:tcPr>
          <w:p w14:paraId="557CE8D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Avoiders (n=475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33FD342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Users (n=4189)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000000" w:fill="A6A6A6"/>
            <w:noWrap/>
            <w:vAlign w:val="center"/>
            <w:hideMark/>
          </w:tcPr>
          <w:p w14:paraId="13C7ABC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Avoiders (n=738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A6A6A6"/>
            <w:noWrap/>
            <w:vAlign w:val="center"/>
            <w:hideMark/>
          </w:tcPr>
          <w:p w14:paraId="6E155CFC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Users (n=3603)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000000" w:fill="A6A6A6"/>
            <w:noWrap/>
            <w:vAlign w:val="center"/>
            <w:hideMark/>
          </w:tcPr>
          <w:p w14:paraId="449D272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Avoiders (n=662)</w:t>
            </w:r>
          </w:p>
        </w:tc>
      </w:tr>
      <w:tr w:rsidR="00866EC9" w:rsidRPr="001B7F26" w14:paraId="067506DE" w14:textId="77777777" w:rsidTr="00F247DB">
        <w:trPr>
          <w:trHeight w:val="315"/>
        </w:trPr>
        <w:tc>
          <w:tcPr>
            <w:tcW w:w="5284" w:type="dxa"/>
            <w:gridSpan w:val="2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1E3933" w14:textId="77777777" w:rsidR="00866EC9" w:rsidRPr="00FB1C4F" w:rsidRDefault="00866EC9" w:rsidP="00B62C2B">
            <w:pPr>
              <w:spacing w:line="240" w:lineRule="auto"/>
              <w:jc w:val="left"/>
              <w:rPr>
                <w:rFonts w:eastAsia="Times New Roman"/>
                <w:b/>
                <w:bCs/>
                <w:i/>
                <w:iCs/>
                <w:color w:val="000000"/>
              </w:rPr>
            </w:pPr>
            <w:r w:rsidRPr="00FB1C4F">
              <w:rPr>
                <w:rFonts w:eastAsia="Times New Roman"/>
                <w:b/>
                <w:bCs/>
                <w:i/>
                <w:iCs/>
                <w:color w:val="000000"/>
              </w:rPr>
              <w:t>Set 1: Personal characteristics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852308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9DCB03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821B85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66603C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86AA00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349CEE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</w:tr>
      <w:tr w:rsidR="00866EC9" w:rsidRPr="001B7F26" w14:paraId="6646EF5F" w14:textId="77777777" w:rsidTr="00F247DB">
        <w:trPr>
          <w:trHeight w:val="300"/>
        </w:trPr>
        <w:tc>
          <w:tcPr>
            <w:tcW w:w="3158" w:type="dxa"/>
            <w:tcBorders>
              <w:top w:val="single" w:sz="12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953329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Age (in years)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D894CB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Mean (</w:t>
            </w:r>
            <w:proofErr w:type="spellStart"/>
            <w:r w:rsidRPr="001B7F26">
              <w:rPr>
                <w:rFonts w:eastAsia="Times New Roman"/>
                <w:color w:val="000000"/>
              </w:rPr>
              <w:t>sd</w:t>
            </w:r>
            <w:proofErr w:type="spellEnd"/>
            <w:r w:rsidRPr="001B7F26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114F9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63.1 (10.8)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1E7D8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7.6 (10.9)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C1B10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62.9 (10.8)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B13A5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7.6 (10.7)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85C3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63.0 (10.7)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97B6A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8.0 (10.9)</w:t>
            </w:r>
          </w:p>
        </w:tc>
      </w:tr>
      <w:tr w:rsidR="00866EC9" w:rsidRPr="001B7F26" w14:paraId="4E58F7EF" w14:textId="77777777" w:rsidTr="00F247DB">
        <w:trPr>
          <w:trHeight w:val="300"/>
        </w:trPr>
        <w:tc>
          <w:tcPr>
            <w:tcW w:w="315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9ED06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Gender (%)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E6CD07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Male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47B2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9.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06747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2.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E000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7.8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42B78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0.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875A0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8.8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94DFC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9.6</w:t>
            </w:r>
          </w:p>
        </w:tc>
      </w:tr>
      <w:tr w:rsidR="00866EC9" w:rsidRPr="001B7F26" w14:paraId="279B21E7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2C593A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67D1E6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Female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EC378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0.3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1A064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7.7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6F0D3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2.2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5B88E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9.9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A07C3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1.2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C9D91E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60.4</w:t>
            </w:r>
          </w:p>
        </w:tc>
      </w:tr>
      <w:tr w:rsidR="00866EC9" w:rsidRPr="001B7F26" w14:paraId="6042AED8" w14:textId="77777777" w:rsidTr="00F247DB">
        <w:trPr>
          <w:trHeight w:val="300"/>
        </w:trPr>
        <w:tc>
          <w:tcPr>
            <w:tcW w:w="315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051C5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Household situation (%)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FDA48B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 xml:space="preserve">Living alone 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9E4841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71.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46C4B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9.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F4CDC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72.3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6774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60.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9B870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72.2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992C3C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60.6</w:t>
            </w:r>
          </w:p>
        </w:tc>
      </w:tr>
      <w:tr w:rsidR="00866EC9" w:rsidRPr="001B7F26" w14:paraId="2C8E165A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A8562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i/>
                <w:iCs/>
                <w:color w:val="000000"/>
              </w:rPr>
            </w:pPr>
            <w:r w:rsidRPr="001B7F26">
              <w:rPr>
                <w:rFonts w:eastAsia="Times New Roman"/>
                <w:i/>
                <w:iCs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1BF68A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Married or living together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CDE26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7.1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72595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8.1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DA17A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6.3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C937C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6.9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EBC2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6.4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3496E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6.5</w:t>
            </w:r>
          </w:p>
        </w:tc>
      </w:tr>
      <w:tr w:rsidR="00866EC9" w:rsidRPr="001B7F26" w14:paraId="6B66C2CD" w14:textId="77777777" w:rsidTr="00F247DB">
        <w:trPr>
          <w:trHeight w:val="315"/>
        </w:trPr>
        <w:tc>
          <w:tcPr>
            <w:tcW w:w="3158" w:type="dxa"/>
            <w:tcBorders>
              <w:top w:val="nil"/>
              <w:left w:val="single" w:sz="8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FC4D0A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i/>
                <w:iCs/>
                <w:color w:val="000000"/>
              </w:rPr>
            </w:pPr>
            <w:r w:rsidRPr="001B7F26">
              <w:rPr>
                <w:rFonts w:eastAsia="Times New Roman"/>
                <w:i/>
                <w:iCs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246A60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Missing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11B46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41960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2450A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4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36B131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.7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388A2E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4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19D75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.9</w:t>
            </w:r>
          </w:p>
        </w:tc>
      </w:tr>
      <w:tr w:rsidR="00866EC9" w:rsidRPr="00FB1C4F" w14:paraId="0391D1C3" w14:textId="77777777" w:rsidTr="00F247DB">
        <w:trPr>
          <w:trHeight w:val="315"/>
        </w:trPr>
        <w:tc>
          <w:tcPr>
            <w:tcW w:w="3158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C1407" w14:textId="77777777" w:rsidR="00866EC9" w:rsidRPr="00FB1C4F" w:rsidRDefault="00866EC9" w:rsidP="00B62C2B">
            <w:pPr>
              <w:spacing w:line="240" w:lineRule="auto"/>
              <w:jc w:val="left"/>
              <w:rPr>
                <w:rFonts w:eastAsia="Times New Roman"/>
                <w:b/>
                <w:bCs/>
                <w:i/>
                <w:iCs/>
                <w:color w:val="000000"/>
              </w:rPr>
            </w:pPr>
            <w:r w:rsidRPr="00FB1C4F">
              <w:rPr>
                <w:rFonts w:eastAsia="Times New Roman"/>
                <w:b/>
                <w:bCs/>
                <w:i/>
                <w:iCs/>
                <w:color w:val="000000"/>
              </w:rPr>
              <w:t>Set 2: Health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A93D90" w14:textId="77777777" w:rsidR="00866EC9" w:rsidRPr="00FB1C4F" w:rsidRDefault="00866EC9" w:rsidP="00B62C2B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</w:rPr>
            </w:pPr>
            <w:r w:rsidRPr="00FB1C4F">
              <w:rPr>
                <w:rFonts w:eastAsia="Times New Roman"/>
                <w:b/>
                <w:bCs/>
                <w:color w:val="000000"/>
              </w:rPr>
              <w:t xml:space="preserve"> 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ABA22B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7911D4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ADD36C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94B52B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F711C8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71F35B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</w:tr>
      <w:tr w:rsidR="00866EC9" w:rsidRPr="001B7F26" w14:paraId="73265FDF" w14:textId="77777777" w:rsidTr="00F247DB">
        <w:trPr>
          <w:trHeight w:val="300"/>
        </w:trPr>
        <w:tc>
          <w:tcPr>
            <w:tcW w:w="3158" w:type="dxa"/>
            <w:tcBorders>
              <w:top w:val="single" w:sz="12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8E84E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Self-reported health (%)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64B03C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(Very) poor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9B49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8.7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226AB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1.8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592A1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8.2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B6E65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9.9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00FE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9.5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5F82B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2.8</w:t>
            </w:r>
          </w:p>
        </w:tc>
      </w:tr>
      <w:tr w:rsidR="00866EC9" w:rsidRPr="001B7F26" w14:paraId="6B6C7FC8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8F376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i/>
                <w:iCs/>
                <w:color w:val="000000"/>
              </w:rPr>
            </w:pPr>
            <w:r w:rsidRPr="001B7F26">
              <w:rPr>
                <w:rFonts w:eastAsia="Times New Roman"/>
                <w:i/>
                <w:iCs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E0BCAC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Moderate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3054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1.7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DE32C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5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4E1EA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0.8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FA04B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8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94C95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2.3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FCB9B1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7.1</w:t>
            </w:r>
          </w:p>
        </w:tc>
      </w:tr>
      <w:tr w:rsidR="00866EC9" w:rsidRPr="001B7F26" w14:paraId="2FDFFA94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F1C9C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i/>
                <w:iCs/>
                <w:color w:val="000000"/>
              </w:rPr>
            </w:pPr>
            <w:r w:rsidRPr="001B7F26">
              <w:rPr>
                <w:rFonts w:eastAsia="Times New Roman"/>
                <w:i/>
                <w:iCs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A95761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(Very) good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89DB6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9.6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B232D1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2.7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544B3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1.0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D5C41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1.6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D1454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8.2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5ABBB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0.1</w:t>
            </w:r>
          </w:p>
        </w:tc>
      </w:tr>
      <w:tr w:rsidR="00866EC9" w:rsidRPr="001B7F26" w14:paraId="6724D8FE" w14:textId="77777777" w:rsidTr="00F247DB">
        <w:trPr>
          <w:trHeight w:val="300"/>
        </w:trPr>
        <w:tc>
          <w:tcPr>
            <w:tcW w:w="315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CC1DA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Chronic conditions (%)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C5A9FB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None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16B73C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3.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80435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2.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A4A34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5.4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186429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0.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7476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3.9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0BBB8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9.2</w:t>
            </w:r>
          </w:p>
        </w:tc>
      </w:tr>
      <w:tr w:rsidR="00866EC9" w:rsidRPr="001B7F26" w14:paraId="54D744A1" w14:textId="77777777" w:rsidTr="00F247DB">
        <w:trPr>
          <w:trHeight w:val="315"/>
        </w:trPr>
        <w:tc>
          <w:tcPr>
            <w:tcW w:w="3158" w:type="dxa"/>
            <w:tcBorders>
              <w:top w:val="nil"/>
              <w:left w:val="single" w:sz="8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A56AA8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i/>
                <w:iCs/>
                <w:color w:val="000000"/>
              </w:rPr>
            </w:pPr>
            <w:r w:rsidRPr="001B7F26">
              <w:rPr>
                <w:rFonts w:eastAsia="Times New Roman"/>
                <w:i/>
                <w:iCs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F97576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 xml:space="preserve">One or more 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1C262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86.1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F1854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87.2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92FB9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84.6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CAA10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79.9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8F725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86.1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22385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80.8</w:t>
            </w:r>
          </w:p>
        </w:tc>
      </w:tr>
      <w:tr w:rsidR="00866EC9" w:rsidRPr="00FB1C4F" w14:paraId="3B97E76C" w14:textId="77777777" w:rsidTr="00F247DB">
        <w:trPr>
          <w:trHeight w:val="315"/>
        </w:trPr>
        <w:tc>
          <w:tcPr>
            <w:tcW w:w="3158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0C029" w14:textId="77777777" w:rsidR="00866EC9" w:rsidRPr="00FB1C4F" w:rsidRDefault="00866EC9" w:rsidP="00B62C2B">
            <w:pPr>
              <w:spacing w:line="240" w:lineRule="auto"/>
              <w:jc w:val="left"/>
              <w:rPr>
                <w:rFonts w:eastAsia="Times New Roman"/>
                <w:b/>
                <w:bCs/>
                <w:i/>
                <w:iCs/>
                <w:color w:val="000000"/>
              </w:rPr>
            </w:pPr>
            <w:r w:rsidRPr="00FB1C4F">
              <w:rPr>
                <w:rFonts w:eastAsia="Times New Roman"/>
                <w:b/>
                <w:bCs/>
                <w:i/>
                <w:iCs/>
                <w:color w:val="000000"/>
              </w:rPr>
              <w:lastRenderedPageBreak/>
              <w:t>Set 3: Skills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88BF69" w14:textId="77777777" w:rsidR="00866EC9" w:rsidRPr="00FB1C4F" w:rsidRDefault="00866EC9" w:rsidP="00B62C2B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</w:rPr>
            </w:pPr>
            <w:r w:rsidRPr="00FB1C4F">
              <w:rPr>
                <w:rFonts w:eastAsia="Times New Roman"/>
                <w:b/>
                <w:bCs/>
                <w:color w:val="000000"/>
              </w:rPr>
              <w:t xml:space="preserve"> 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23E2CE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C0D37F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7EA71A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DD3C93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9D315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D39F6C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</w:tr>
      <w:tr w:rsidR="00866EC9" w:rsidRPr="001B7F26" w14:paraId="16DEAB5A" w14:textId="77777777" w:rsidTr="00F247DB">
        <w:trPr>
          <w:trHeight w:val="300"/>
        </w:trPr>
        <w:tc>
          <w:tcPr>
            <w:tcW w:w="3158" w:type="dxa"/>
            <w:tcBorders>
              <w:top w:val="single" w:sz="12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5F75F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Education level (%)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3FC8E3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BF652E">
              <w:rPr>
                <w:rFonts w:eastAsia="Times New Roman"/>
                <w:color w:val="000000"/>
              </w:rPr>
              <w:t>Low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30A69F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</w:t>
            </w:r>
            <w:r>
              <w:rPr>
                <w:rFonts w:eastAsia="Times New Roman"/>
                <w:color w:val="000000"/>
              </w:rPr>
              <w:t>2</w:t>
            </w:r>
            <w:r w:rsidRPr="001B7F26">
              <w:rPr>
                <w:rFonts w:eastAsia="Times New Roman"/>
                <w:color w:val="000000"/>
              </w:rPr>
              <w:t>.</w:t>
            </w:r>
            <w:r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2190A0E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</w:t>
            </w:r>
            <w:r>
              <w:rPr>
                <w:rFonts w:eastAsia="Times New Roman"/>
                <w:color w:val="000000"/>
              </w:rPr>
              <w:t>8</w:t>
            </w:r>
            <w:r w:rsidRPr="001B7F26">
              <w:rPr>
                <w:rFonts w:eastAsia="Times New Roman"/>
                <w:color w:val="000000"/>
              </w:rPr>
              <w:t>.</w:t>
            </w:r>
            <w:r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4793B7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</w:t>
            </w:r>
            <w:r>
              <w:rPr>
                <w:rFonts w:eastAsia="Times New Roman"/>
                <w:color w:val="000000"/>
              </w:rPr>
              <w:t>2</w:t>
            </w:r>
            <w:r w:rsidRPr="001B7F26">
              <w:rPr>
                <w:rFonts w:eastAsia="Times New Roman"/>
                <w:color w:val="000000"/>
              </w:rPr>
              <w:t>.</w:t>
            </w:r>
            <w:r>
              <w:rPr>
                <w:rFonts w:eastAsia="Times New Roman"/>
                <w:color w:val="000000"/>
              </w:rPr>
              <w:t>1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79EA5E7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</w:t>
            </w:r>
            <w:r>
              <w:rPr>
                <w:rFonts w:eastAsia="Times New Roman"/>
                <w:color w:val="000000"/>
              </w:rPr>
              <w:t>5</w:t>
            </w:r>
            <w:r w:rsidRPr="001B7F26">
              <w:rPr>
                <w:rFonts w:eastAsia="Times New Roman"/>
                <w:color w:val="000000"/>
              </w:rPr>
              <w:t>.</w:t>
            </w:r>
            <w:r>
              <w:rPr>
                <w:rFonts w:eastAsia="Times New Roman"/>
                <w:color w:val="000000"/>
              </w:rPr>
              <w:t>6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F3754E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</w:t>
            </w:r>
            <w:r>
              <w:rPr>
                <w:rFonts w:eastAsia="Times New Roman"/>
                <w:color w:val="000000"/>
              </w:rPr>
              <w:t>1</w:t>
            </w:r>
            <w:r w:rsidRPr="001B7F26">
              <w:rPr>
                <w:rFonts w:eastAsia="Times New Roman"/>
                <w:color w:val="000000"/>
              </w:rPr>
              <w:t>.</w:t>
            </w:r>
            <w:r>
              <w:rPr>
                <w:rFonts w:eastAsia="Times New Roman"/>
                <w:color w:val="000000"/>
              </w:rPr>
              <w:t>7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78C0C8A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</w:t>
            </w:r>
            <w:r>
              <w:rPr>
                <w:rFonts w:eastAsia="Times New Roman"/>
                <w:color w:val="000000"/>
              </w:rPr>
              <w:t>6</w:t>
            </w:r>
            <w:r w:rsidRPr="001B7F26">
              <w:rPr>
                <w:rFonts w:eastAsia="Times New Roman"/>
                <w:color w:val="000000"/>
              </w:rPr>
              <w:t>.1</w:t>
            </w:r>
          </w:p>
        </w:tc>
      </w:tr>
      <w:tr w:rsidR="00866EC9" w:rsidRPr="001B7F26" w14:paraId="43521587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058C2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3A0C1A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Moderate</w:t>
            </w:r>
            <w:r w:rsidRPr="00BF652E">
              <w:rPr>
                <w:rFonts w:eastAsia="Times New Roman"/>
                <w:color w:val="000000"/>
              </w:rPr>
              <w:t xml:space="preserve"> 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F249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0.4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5B012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4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4828A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0.3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4BA52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4.1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0C460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0.3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E83BF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3.2</w:t>
            </w:r>
          </w:p>
        </w:tc>
      </w:tr>
      <w:tr w:rsidR="00866EC9" w:rsidRPr="001B7F26" w14:paraId="4B4DED0B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0B3DC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D0D443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High</w:t>
            </w:r>
            <w:r w:rsidRPr="00BF652E">
              <w:rPr>
                <w:rFonts w:eastAsia="Times New Roman"/>
                <w:color w:val="000000"/>
              </w:rPr>
              <w:t xml:space="preserve"> 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C0A4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2.8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D2E3B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3.2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75C2F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3.7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C6148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6.4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0EC78E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4.1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0A5438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6.2</w:t>
            </w:r>
          </w:p>
        </w:tc>
      </w:tr>
      <w:tr w:rsidR="00866EC9" w:rsidRPr="001B7F26" w14:paraId="4B6D238F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8B8CDA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A7301C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M</w:t>
            </w:r>
            <w:r w:rsidRPr="00BF652E">
              <w:rPr>
                <w:rFonts w:eastAsia="Times New Roman"/>
                <w:color w:val="000000"/>
              </w:rPr>
              <w:t>issing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D5C6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.1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FE475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.8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03945E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.9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5FCA2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.9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DB9C4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.9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081728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.5</w:t>
            </w:r>
          </w:p>
        </w:tc>
      </w:tr>
      <w:tr w:rsidR="00866EC9" w:rsidRPr="001B7F26" w14:paraId="76828CA8" w14:textId="77777777" w:rsidTr="00F247DB">
        <w:trPr>
          <w:trHeight w:val="315"/>
        </w:trPr>
        <w:tc>
          <w:tcPr>
            <w:tcW w:w="3158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FA1079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Sense of mastery (</w:t>
            </w:r>
            <w:proofErr w:type="spellStart"/>
            <w:r w:rsidRPr="001B7F26">
              <w:rPr>
                <w:rFonts w:eastAsia="Times New Roman"/>
                <w:color w:val="000000"/>
              </w:rPr>
              <w:t>Pearlin’s</w:t>
            </w:r>
            <w:proofErr w:type="spellEnd"/>
            <w:r w:rsidRPr="001B7F26">
              <w:rPr>
                <w:rFonts w:eastAsia="Times New Roman"/>
                <w:color w:val="000000"/>
              </w:rPr>
              <w:t xml:space="preserve"> scale)</w:t>
            </w:r>
            <w:r>
              <w:rPr>
                <w:rFonts w:eastAsia="Times New Roman"/>
                <w:color w:val="000000"/>
              </w:rPr>
              <w:t xml:space="preserve"> </w:t>
            </w:r>
            <w:r w:rsidRPr="001B7F26">
              <w:rPr>
                <w:rFonts w:eastAsia="Times New Roman"/>
                <w:color w:val="000000"/>
                <w:vertAlign w:val="superscript"/>
              </w:rPr>
              <w:t>A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56BE88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Mean (</w:t>
            </w:r>
            <w:proofErr w:type="spellStart"/>
            <w:r w:rsidRPr="001B7F26">
              <w:rPr>
                <w:rFonts w:eastAsia="Times New Roman"/>
                <w:color w:val="000000"/>
              </w:rPr>
              <w:t>sd</w:t>
            </w:r>
            <w:proofErr w:type="spellEnd"/>
            <w:r w:rsidRPr="001B7F26">
              <w:rPr>
                <w:rFonts w:eastAsia="Times New Roman"/>
                <w:color w:val="000000"/>
              </w:rPr>
              <w:t>)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D859AC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2.6 (5.7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F4F579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9.5 (5.9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7A0291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2.8 (5.8)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C145D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0.6 (5.9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A07EA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2.4 (5.8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26AB3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0.2 (5.9)</w:t>
            </w:r>
          </w:p>
        </w:tc>
      </w:tr>
      <w:tr w:rsidR="00866EC9" w:rsidRPr="00FB1C4F" w14:paraId="015616EB" w14:textId="77777777" w:rsidTr="00F247DB">
        <w:trPr>
          <w:trHeight w:val="315"/>
        </w:trPr>
        <w:tc>
          <w:tcPr>
            <w:tcW w:w="5284" w:type="dxa"/>
            <w:gridSpan w:val="2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5AEDAA" w14:textId="77777777" w:rsidR="00866EC9" w:rsidRPr="00FB1C4F" w:rsidRDefault="00866EC9" w:rsidP="00B62C2B">
            <w:pPr>
              <w:spacing w:line="240" w:lineRule="auto"/>
              <w:jc w:val="left"/>
              <w:rPr>
                <w:rFonts w:eastAsia="Times New Roman"/>
                <w:b/>
                <w:bCs/>
                <w:i/>
                <w:iCs/>
                <w:color w:val="000000"/>
              </w:rPr>
            </w:pPr>
            <w:r w:rsidRPr="00FB1C4F">
              <w:rPr>
                <w:rFonts w:eastAsia="Times New Roman"/>
                <w:b/>
                <w:bCs/>
                <w:i/>
                <w:iCs/>
                <w:color w:val="000000"/>
              </w:rPr>
              <w:t>Set 4: Financial situation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C4424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AEC116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32690C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F4C38E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FF0264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0B8E12" w14:textId="77777777" w:rsidR="00866EC9" w:rsidRPr="00FB1C4F" w:rsidRDefault="00866EC9" w:rsidP="00B62C2B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</w:tr>
      <w:tr w:rsidR="00866EC9" w:rsidRPr="001B7F26" w14:paraId="6B6A633A" w14:textId="77777777" w:rsidTr="00F247DB">
        <w:trPr>
          <w:trHeight w:val="300"/>
        </w:trPr>
        <w:tc>
          <w:tcPr>
            <w:tcW w:w="3158" w:type="dxa"/>
            <w:tcBorders>
              <w:top w:val="single" w:sz="12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9E8B2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Monthly net income (%)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20DEC4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BF652E">
              <w:rPr>
                <w:rFonts w:eastAsia="Times New Roman"/>
                <w:color w:val="000000"/>
              </w:rPr>
              <w:t>&lt; €</w:t>
            </w:r>
            <w:r>
              <w:rPr>
                <w:rFonts w:eastAsia="Times New Roman"/>
                <w:color w:val="000000"/>
              </w:rPr>
              <w:t>2</w:t>
            </w:r>
            <w:r w:rsidRPr="00BF652E">
              <w:rPr>
                <w:rFonts w:eastAsia="Times New Roman"/>
                <w:color w:val="000000"/>
              </w:rPr>
              <w:t>000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ECBF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4.3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B27BA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8.7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3E516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4.5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C54B4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4.1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E50C6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34.9</w:t>
            </w:r>
          </w:p>
        </w:tc>
        <w:tc>
          <w:tcPr>
            <w:tcW w:w="1261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1994B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65.4</w:t>
            </w:r>
          </w:p>
        </w:tc>
      </w:tr>
      <w:tr w:rsidR="00866EC9" w:rsidRPr="001B7F26" w14:paraId="3EF6A2B4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D9DDB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4DC913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€2001-€3000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27DB1C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6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0D88A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4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0537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6.2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CE220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4.1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FBD8FC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6.0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BFF3BE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4.8</w:t>
            </w:r>
          </w:p>
        </w:tc>
      </w:tr>
      <w:tr w:rsidR="00866EC9" w:rsidRPr="001B7F26" w14:paraId="1D15A500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CB5B3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63537E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€3001-€4000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6DCD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3.9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D31CA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.8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FF89A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3.8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5010EC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5.6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A61E59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3.8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E73CD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.5</w:t>
            </w:r>
          </w:p>
        </w:tc>
      </w:tr>
      <w:tr w:rsidR="00866EC9" w:rsidRPr="001B7F26" w14:paraId="509331E5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7C0DF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5F1CFA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&gt;€4000€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78739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7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3B7ED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0.8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7D8539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7.8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6CBF5E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.4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F61C9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7.9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B3A379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2.0</w:t>
            </w:r>
          </w:p>
        </w:tc>
      </w:tr>
      <w:tr w:rsidR="00866EC9" w:rsidRPr="001B7F26" w14:paraId="5FE41678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EE0F55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CF145B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N</w:t>
            </w:r>
            <w:r w:rsidRPr="00BF652E">
              <w:rPr>
                <w:rFonts w:eastAsia="Times New Roman"/>
                <w:color w:val="000000"/>
              </w:rPr>
              <w:t>ot-disclosed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4CD72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7.8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E6C2D1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2.2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CCA8FC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7.7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7BBC5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3.8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F4312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7.4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0DF10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3.3</w:t>
            </w:r>
          </w:p>
        </w:tc>
      </w:tr>
      <w:tr w:rsidR="00866EC9" w:rsidRPr="001B7F26" w14:paraId="453C6E05" w14:textId="77777777" w:rsidTr="00F247DB">
        <w:trPr>
          <w:trHeight w:val="300"/>
        </w:trPr>
        <w:tc>
          <w:tcPr>
            <w:tcW w:w="315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EE8A3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Financial leeway (%)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6F9666" w14:textId="7580C9A4" w:rsidR="00866EC9" w:rsidRPr="001B7F26" w:rsidRDefault="000C1B85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Incurring</w:t>
            </w:r>
            <w:r w:rsidR="00866EC9" w:rsidRPr="00BF652E">
              <w:rPr>
                <w:rFonts w:eastAsia="Times New Roman"/>
                <w:color w:val="000000"/>
              </w:rPr>
              <w:t xml:space="preserve"> debts</w:t>
            </w:r>
            <w:r w:rsidR="00866EC9">
              <w:rPr>
                <w:rFonts w:eastAsia="Times New Roman"/>
                <w:color w:val="000000"/>
              </w:rPr>
              <w:t xml:space="preserve"> or using savings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E9911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9.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6FBE28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52.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DEAAC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19.4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492D4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3.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5B49C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20.6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2AEFB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46.5</w:t>
            </w:r>
          </w:p>
        </w:tc>
      </w:tr>
      <w:tr w:rsidR="00866EC9" w:rsidRPr="001B7F26" w14:paraId="4B2945E8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58491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CB84D7" w14:textId="64EA91DD" w:rsidR="00866EC9" w:rsidRPr="001B7F26" w:rsidRDefault="00F07FF3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Just</w:t>
            </w:r>
            <w:r w:rsidRPr="001B7F26">
              <w:rPr>
                <w:rFonts w:eastAsia="Times New Roman"/>
                <w:color w:val="000000"/>
              </w:rPr>
              <w:t xml:space="preserve"> </w:t>
            </w:r>
            <w:r w:rsidR="00866EC9" w:rsidRPr="001B7F26">
              <w:rPr>
                <w:rFonts w:eastAsia="Times New Roman"/>
                <w:color w:val="000000"/>
              </w:rPr>
              <w:t xml:space="preserve">enough to live </w:t>
            </w:r>
            <w:r>
              <w:rPr>
                <w:rFonts w:eastAsia="Times New Roman"/>
                <w:color w:val="000000"/>
              </w:rPr>
              <w:t>on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B427F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2.4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6DEBF3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4.3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018C1D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1.5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690F47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5.0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7BC8F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2.3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DAACEF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36.4</w:t>
            </w:r>
          </w:p>
        </w:tc>
      </w:tr>
      <w:tr w:rsidR="00866EC9" w:rsidRPr="001B7F26" w14:paraId="3F5347E0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BC381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i/>
                <w:iCs/>
                <w:color w:val="000000"/>
              </w:rPr>
            </w:pPr>
            <w:r w:rsidRPr="001B7F26">
              <w:rPr>
                <w:rFonts w:eastAsia="Times New Roman"/>
                <w:i/>
                <w:iCs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37E6C3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Saving money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9C717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6.3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BA165B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2.0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8946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7.4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60EF5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9.5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CA5C29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45.3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3E411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6.0</w:t>
            </w:r>
          </w:p>
        </w:tc>
      </w:tr>
      <w:tr w:rsidR="00866EC9" w:rsidRPr="001B7F26" w14:paraId="4F76B90D" w14:textId="77777777" w:rsidTr="00F247DB">
        <w:trPr>
          <w:trHeight w:val="300"/>
        </w:trPr>
        <w:tc>
          <w:tcPr>
            <w:tcW w:w="3158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92B45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FE008A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Not-disclosed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75505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7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35851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1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EDEE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7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F92152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6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04100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8</w:t>
            </w:r>
          </w:p>
        </w:tc>
        <w:tc>
          <w:tcPr>
            <w:tcW w:w="1261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4A5A4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1.1</w:t>
            </w:r>
          </w:p>
        </w:tc>
      </w:tr>
      <w:tr w:rsidR="00866EC9" w:rsidRPr="001B7F26" w14:paraId="6338A6AE" w14:textId="77777777" w:rsidTr="00F247DB">
        <w:trPr>
          <w:trHeight w:val="315"/>
        </w:trPr>
        <w:tc>
          <w:tcPr>
            <w:tcW w:w="315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A5FE58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1B288C" w14:textId="77777777" w:rsidR="00866EC9" w:rsidRPr="001B7F26" w:rsidRDefault="00866EC9" w:rsidP="00B62C2B">
            <w:pPr>
              <w:spacing w:line="240" w:lineRule="auto"/>
              <w:jc w:val="left"/>
              <w:rPr>
                <w:rFonts w:eastAsia="Times New Roman"/>
                <w:color w:val="000000"/>
              </w:rPr>
            </w:pPr>
            <w:r w:rsidRPr="001B7F26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EF4DA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824AB1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85864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E3EA58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1E8AA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67B286" w14:textId="77777777" w:rsidR="00866EC9" w:rsidRPr="001B7F26" w:rsidRDefault="00866EC9" w:rsidP="00B62C2B">
            <w:pPr>
              <w:spacing w:line="240" w:lineRule="auto"/>
              <w:jc w:val="center"/>
              <w:rPr>
                <w:rFonts w:eastAsia="Times New Roman"/>
                <w:color w:val="000000"/>
              </w:rPr>
            </w:pPr>
          </w:p>
        </w:tc>
      </w:tr>
    </w:tbl>
    <w:p w14:paraId="440E6A11" w14:textId="61062CD0" w:rsidR="004A2A3E" w:rsidRDefault="004C0126" w:rsidP="004A2A3E">
      <w:pPr>
        <w:rPr>
          <w:i/>
          <w:shd w:val="clear" w:color="auto" w:fill="FFFFFF"/>
        </w:rPr>
      </w:pPr>
      <w:r w:rsidRPr="00061BAD">
        <w:rPr>
          <w:i/>
          <w:lang w:eastAsia="nl-NL"/>
        </w:rPr>
        <w:t xml:space="preserve">A = </w:t>
      </w:r>
      <w:r w:rsidR="004A2A3E" w:rsidRPr="00061BAD">
        <w:rPr>
          <w:i/>
          <w:shd w:val="clear" w:color="auto" w:fill="FFFFFF"/>
        </w:rPr>
        <w:t xml:space="preserve">measured by the </w:t>
      </w:r>
      <w:proofErr w:type="spellStart"/>
      <w:r w:rsidR="004A2A3E" w:rsidRPr="00061BAD">
        <w:rPr>
          <w:i/>
          <w:shd w:val="clear" w:color="auto" w:fill="FFFFFF"/>
        </w:rPr>
        <w:t>Pearlin</w:t>
      </w:r>
      <w:proofErr w:type="spellEnd"/>
      <w:r w:rsidR="004A2A3E" w:rsidRPr="00061BAD">
        <w:rPr>
          <w:i/>
          <w:shd w:val="clear" w:color="auto" w:fill="FFFFFF"/>
        </w:rPr>
        <w:t xml:space="preserve"> Mastery Scale Test</w:t>
      </w:r>
      <w:r w:rsidR="004A2A3E">
        <w:rPr>
          <w:i/>
          <w:shd w:val="clear" w:color="auto" w:fill="FFFFFF"/>
        </w:rPr>
        <w:t xml:space="preserve"> in which the </w:t>
      </w:r>
      <w:r w:rsidR="004A2A3E" w:rsidRPr="00061BAD">
        <w:rPr>
          <w:i/>
          <w:shd w:val="clear" w:color="auto" w:fill="FFFFFF"/>
        </w:rPr>
        <w:t>lowest</w:t>
      </w:r>
      <w:r w:rsidR="004A2A3E" w:rsidRPr="004C0126">
        <w:rPr>
          <w:i/>
          <w:shd w:val="clear" w:color="auto" w:fill="FFFFFF"/>
        </w:rPr>
        <w:t xml:space="preserve"> </w:t>
      </w:r>
      <w:r w:rsidR="004A2A3E" w:rsidRPr="00061BAD">
        <w:rPr>
          <w:i/>
          <w:shd w:val="clear" w:color="auto" w:fill="FFFFFF"/>
        </w:rPr>
        <w:t xml:space="preserve">possible </w:t>
      </w:r>
      <w:r w:rsidR="004A2A3E">
        <w:rPr>
          <w:i/>
          <w:shd w:val="clear" w:color="auto" w:fill="FFFFFF"/>
        </w:rPr>
        <w:t xml:space="preserve">summed score </w:t>
      </w:r>
      <w:r w:rsidR="004A2A3E" w:rsidRPr="00061BAD">
        <w:rPr>
          <w:i/>
          <w:shd w:val="clear" w:color="auto" w:fill="FFFFFF"/>
        </w:rPr>
        <w:t>of 7</w:t>
      </w:r>
      <w:r w:rsidR="004A2A3E">
        <w:rPr>
          <w:i/>
          <w:shd w:val="clear" w:color="auto" w:fill="FFFFFF"/>
        </w:rPr>
        <w:t xml:space="preserve"> reflected a </w:t>
      </w:r>
      <w:r w:rsidR="004A2A3E" w:rsidRPr="00061BAD">
        <w:rPr>
          <w:i/>
          <w:shd w:val="clear" w:color="auto" w:fill="FFFFFF"/>
        </w:rPr>
        <w:t>lacking sense of mastery</w:t>
      </w:r>
      <w:r w:rsidR="004A2A3E">
        <w:rPr>
          <w:i/>
          <w:shd w:val="clear" w:color="auto" w:fill="FFFFFF"/>
        </w:rPr>
        <w:t xml:space="preserve">, while the highest </w:t>
      </w:r>
      <w:r w:rsidR="004A2A3E" w:rsidRPr="00061BAD">
        <w:rPr>
          <w:i/>
          <w:shd w:val="clear" w:color="auto" w:fill="FFFFFF"/>
        </w:rPr>
        <w:t>possible score of 35</w:t>
      </w:r>
      <w:r w:rsidR="004A2A3E" w:rsidRPr="004C0126">
        <w:rPr>
          <w:i/>
          <w:shd w:val="clear" w:color="auto" w:fill="FFFFFF"/>
        </w:rPr>
        <w:t xml:space="preserve"> </w:t>
      </w:r>
      <w:r w:rsidR="004A2A3E">
        <w:rPr>
          <w:i/>
          <w:shd w:val="clear" w:color="auto" w:fill="FFFFFF"/>
        </w:rPr>
        <w:t xml:space="preserve">reflected a </w:t>
      </w:r>
      <w:r w:rsidR="004A2A3E" w:rsidRPr="00061BAD">
        <w:rPr>
          <w:i/>
          <w:shd w:val="clear" w:color="auto" w:fill="FFFFFF"/>
        </w:rPr>
        <w:t xml:space="preserve">complete sense of mastery </w:t>
      </w:r>
      <w:r w:rsidR="004A2A3E" w:rsidRPr="00061BAD">
        <w:rPr>
          <w:i/>
          <w:shd w:val="clear" w:color="auto" w:fill="FFFFFF"/>
        </w:rPr>
        <w:fldChar w:fldCharType="begin"/>
      </w:r>
      <w:r w:rsidR="00453C11">
        <w:rPr>
          <w:i/>
          <w:shd w:val="clear" w:color="auto" w:fill="FFFFFF"/>
        </w:rPr>
        <w:instrText xml:space="preserve"> ADDIN EN.CITE &lt;EndNote&gt;&lt;Cite&gt;&lt;Author&gt;Pearlin&lt;/Author&gt;&lt;Year&gt;1981&lt;/Year&gt;&lt;RecNum&gt;30&lt;/RecNum&gt;&lt;DisplayText&gt;[1]&lt;/DisplayText&gt;&lt;record&gt;&lt;rec-number&gt;30&lt;/rec-number&gt;&lt;foreign-keys&gt;&lt;key app="EN" db-id="w5rvrtxdzt25zoef0f35ds52vr2wt50pfe22" timestamp="1488197253"&gt;30&lt;/key&gt;&lt;/foreign-keys&gt;&lt;ref-type name="Journal Article"&gt;17&lt;/ref-type&gt;&lt;contributors&gt;&lt;authors&gt;&lt;author&gt;Pearlin, Leonard I&lt;/author&gt;&lt;author&gt;Menaghan, Elizabeth G&lt;/author&gt;&lt;author&gt;Lieberman, Morton A&lt;/author&gt;&lt;author&gt;Mullan, Joseph T&lt;/author&gt;&lt;/authors&gt;&lt;/contributors&gt;&lt;titles&gt;&lt;title&gt;The stress process&lt;/title&gt;&lt;secondary-title&gt;Journal of Health and Social behavior&lt;/secondary-title&gt;&lt;/titles&gt;&lt;periodical&gt;&lt;full-title&gt;Journal of health and social behavior&lt;/full-title&gt;&lt;abbr-1&gt;J Health Soc Behav&lt;/abbr-1&gt;&lt;/periodical&gt;&lt;pages&gt;337-356&lt;/pages&gt;&lt;dates&gt;&lt;year&gt;1981&lt;/year&gt;&lt;/dates&gt;&lt;isbn&gt;0022-1465&lt;/isbn&gt;&lt;urls&gt;&lt;related-urls&gt;&lt;url&gt;https://www.jstor.org/stable/2136676&lt;/url&gt;&lt;/related-urls&gt;&lt;/urls&gt;&lt;electronic-resource-num&gt;10.2307/2136676&lt;/electronic-resource-num&gt;&lt;/record&gt;&lt;/Cite&gt;&lt;/EndNote&gt;</w:instrText>
      </w:r>
      <w:r w:rsidR="004A2A3E" w:rsidRPr="00061BAD">
        <w:rPr>
          <w:i/>
          <w:shd w:val="clear" w:color="auto" w:fill="FFFFFF"/>
        </w:rPr>
        <w:fldChar w:fldCharType="separate"/>
      </w:r>
      <w:r w:rsidR="00453C11">
        <w:rPr>
          <w:i/>
          <w:noProof/>
          <w:shd w:val="clear" w:color="auto" w:fill="FFFFFF"/>
        </w:rPr>
        <w:t>[1]</w:t>
      </w:r>
      <w:r w:rsidR="004A2A3E" w:rsidRPr="00061BAD">
        <w:rPr>
          <w:i/>
          <w:shd w:val="clear" w:color="auto" w:fill="FFFFFF"/>
        </w:rPr>
        <w:fldChar w:fldCharType="end"/>
      </w:r>
      <w:r w:rsidR="004A2A3E" w:rsidRPr="00061BAD">
        <w:rPr>
          <w:i/>
          <w:shd w:val="clear" w:color="auto" w:fill="FFFFFF"/>
        </w:rPr>
        <w:t>.</w:t>
      </w:r>
    </w:p>
    <w:p w14:paraId="5415ABA2" w14:textId="7807F8CC" w:rsidR="00866EC9" w:rsidRPr="00056570" w:rsidRDefault="00866EC9" w:rsidP="00866EC9">
      <w:pPr>
        <w:rPr>
          <w:i/>
          <w:iCs/>
        </w:rPr>
      </w:pPr>
      <w:r w:rsidRPr="00056570">
        <w:rPr>
          <w:i/>
          <w:iCs/>
          <w:shd w:val="clear" w:color="auto" w:fill="FFFFFF"/>
        </w:rPr>
        <w:t xml:space="preserve">SD = Standard deviation. </w:t>
      </w:r>
    </w:p>
    <w:p w14:paraId="5E665485" w14:textId="77777777" w:rsidR="00866EC9" w:rsidRPr="00156057" w:rsidRDefault="00866EC9" w:rsidP="00866EC9"/>
    <w:p w14:paraId="20C3A9D1" w14:textId="64F661C6" w:rsidR="00C572F0" w:rsidRDefault="00C572F0" w:rsidP="00C572F0">
      <w:r>
        <w:rPr>
          <w:iCs/>
        </w:rPr>
        <w:lastRenderedPageBreak/>
        <w:t xml:space="preserve">On average and relative to the </w:t>
      </w:r>
      <w:r>
        <w:t>total Dutch population</w:t>
      </w:r>
      <w:r>
        <w:rPr>
          <w:iCs/>
        </w:rPr>
        <w:t xml:space="preserve">, </w:t>
      </w:r>
      <w:r w:rsidR="00F07FF3">
        <w:rPr>
          <w:iCs/>
        </w:rPr>
        <w:t>our</w:t>
      </w:r>
      <w:r>
        <w:t xml:space="preserve"> </w:t>
      </w:r>
      <w:r>
        <w:rPr>
          <w:iCs/>
        </w:rPr>
        <w:t>sample was older, consisted of more females and had attained a higher educational level</w:t>
      </w:r>
      <w:r>
        <w:t>.</w:t>
      </w:r>
      <w:r>
        <w:rPr>
          <w:iCs/>
        </w:rPr>
        <w:t xml:space="preserve"> No population data was available for </w:t>
      </w:r>
      <w:r>
        <w:t>other relevant characteristics such as health and sense of mastery.</w:t>
      </w:r>
    </w:p>
    <w:p w14:paraId="5B11DB58" w14:textId="77777777" w:rsidR="00631969" w:rsidRDefault="00631969" w:rsidP="00C572F0">
      <w:pPr>
        <w:rPr>
          <w:iCs/>
        </w:rPr>
      </w:pPr>
    </w:p>
    <w:p w14:paraId="3F627B03" w14:textId="7FAB38B8" w:rsidR="00C572F0" w:rsidRDefault="00C572F0" w:rsidP="00EC21C5">
      <w:pPr>
        <w:pStyle w:val="Heading3"/>
      </w:pPr>
      <w:r>
        <w:rPr>
          <w:shd w:val="clear" w:color="auto" w:fill="FFFFFF"/>
        </w:rPr>
        <w:t xml:space="preserve">Table </w:t>
      </w:r>
      <w:r w:rsidR="00235E24">
        <w:rPr>
          <w:shd w:val="clear" w:color="auto" w:fill="FFFFFF"/>
        </w:rPr>
        <w:t>6</w:t>
      </w:r>
      <w:r w:rsidR="005B4BA8">
        <w:rPr>
          <w:shd w:val="clear" w:color="auto" w:fill="FFFFFF"/>
        </w:rPr>
        <w:t>.</w:t>
      </w:r>
      <w:r>
        <w:rPr>
          <w:shd w:val="clear" w:color="auto" w:fill="FFFFFF"/>
        </w:rPr>
        <w:t xml:space="preserve"> </w:t>
      </w:r>
      <w:r>
        <w:t xml:space="preserve">Study population compared to </w:t>
      </w:r>
      <w:r w:rsidR="004F0571">
        <w:t xml:space="preserve">the </w:t>
      </w:r>
      <w:r>
        <w:t>total Dutch population</w:t>
      </w:r>
    </w:p>
    <w:tbl>
      <w:tblPr>
        <w:tblW w:w="962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676"/>
        <w:gridCol w:w="2406"/>
        <w:gridCol w:w="1563"/>
        <w:gridCol w:w="1984"/>
      </w:tblGrid>
      <w:tr w:rsidR="00C572F0" w:rsidRPr="00731F77" w14:paraId="34A7FAD4" w14:textId="77777777" w:rsidTr="00557457">
        <w:trPr>
          <w:trHeight w:val="435"/>
        </w:trPr>
        <w:tc>
          <w:tcPr>
            <w:tcW w:w="3676" w:type="dxa"/>
            <w:tcBorders>
              <w:top w:val="single" w:sz="4" w:space="0" w:color="auto"/>
              <w:left w:val="single" w:sz="8" w:space="0" w:color="auto"/>
              <w:bottom w:val="single" w:sz="12" w:space="0" w:color="auto"/>
              <w:right w:val="nil"/>
            </w:tcBorders>
            <w:shd w:val="clear" w:color="000000" w:fill="A6A6A6"/>
            <w:noWrap/>
            <w:vAlign w:val="bottom"/>
            <w:hideMark/>
          </w:tcPr>
          <w:p w14:paraId="4015F975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Group:</w:t>
            </w:r>
          </w:p>
        </w:tc>
        <w:tc>
          <w:tcPr>
            <w:tcW w:w="2406" w:type="dxa"/>
            <w:tcBorders>
              <w:top w:val="single" w:sz="4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000000" w:fill="A6A6A6"/>
            <w:noWrap/>
            <w:vAlign w:val="bottom"/>
            <w:hideMark/>
          </w:tcPr>
          <w:p w14:paraId="260FCF67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 xml:space="preserve"> </w:t>
            </w:r>
          </w:p>
        </w:tc>
        <w:tc>
          <w:tcPr>
            <w:tcW w:w="1563" w:type="dxa"/>
            <w:tcBorders>
              <w:top w:val="single" w:sz="4" w:space="0" w:color="auto"/>
              <w:left w:val="nil"/>
              <w:bottom w:val="single" w:sz="12" w:space="0" w:color="auto"/>
            </w:tcBorders>
            <w:shd w:val="clear" w:color="000000" w:fill="A6A6A6"/>
            <w:noWrap/>
            <w:vAlign w:val="bottom"/>
            <w:hideMark/>
          </w:tcPr>
          <w:p w14:paraId="47946A59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Total sample (n=7339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12" w:space="0" w:color="auto"/>
              <w:right w:val="single" w:sz="8" w:space="0" w:color="auto"/>
            </w:tcBorders>
            <w:shd w:val="clear" w:color="000000" w:fill="A6A6A6"/>
            <w:noWrap/>
            <w:vAlign w:val="bottom"/>
            <w:hideMark/>
          </w:tcPr>
          <w:p w14:paraId="23C0C08F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Total Dutch population</w:t>
            </w:r>
            <w:r>
              <w:rPr>
                <w:rFonts w:eastAsia="Times New Roman"/>
                <w:color w:val="000000"/>
                <w:lang w:eastAsia="nl-NL"/>
              </w:rPr>
              <w:t xml:space="preserve"> </w:t>
            </w:r>
            <w:r w:rsidRPr="00DD267F">
              <w:rPr>
                <w:rFonts w:eastAsia="Times New Roman"/>
                <w:color w:val="000000"/>
                <w:vertAlign w:val="superscript"/>
                <w:lang w:eastAsia="nl-NL"/>
              </w:rPr>
              <w:t>A</w:t>
            </w:r>
          </w:p>
        </w:tc>
      </w:tr>
      <w:tr w:rsidR="00C572F0" w:rsidRPr="00731F77" w14:paraId="2AD72C12" w14:textId="77777777" w:rsidTr="00557457">
        <w:trPr>
          <w:trHeight w:val="315"/>
        </w:trPr>
        <w:tc>
          <w:tcPr>
            <w:tcW w:w="3676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4E586E" w14:textId="77777777" w:rsidR="00C572F0" w:rsidRPr="00FB1C4F" w:rsidRDefault="00C572F0" w:rsidP="00557457">
            <w:pPr>
              <w:spacing w:line="240" w:lineRule="auto"/>
              <w:jc w:val="left"/>
              <w:rPr>
                <w:rFonts w:eastAsia="Times New Roman"/>
                <w:b/>
                <w:bCs/>
                <w:i/>
                <w:iCs/>
                <w:color w:val="000000"/>
                <w:lang w:eastAsia="nl-NL"/>
              </w:rPr>
            </w:pPr>
            <w:r w:rsidRPr="00FB1C4F">
              <w:rPr>
                <w:rFonts w:eastAsia="Times New Roman"/>
                <w:b/>
                <w:bCs/>
                <w:i/>
                <w:iCs/>
                <w:color w:val="000000"/>
                <w:lang w:eastAsia="nl-NL"/>
              </w:rPr>
              <w:t>Set 1: Personal characteristics</w:t>
            </w:r>
          </w:p>
        </w:tc>
        <w:tc>
          <w:tcPr>
            <w:tcW w:w="2406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A33D63" w14:textId="77777777" w:rsidR="00C572F0" w:rsidRPr="00FB1C4F" w:rsidRDefault="00C572F0" w:rsidP="00557457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FB1C4F">
              <w:rPr>
                <w:rFonts w:eastAsia="Times New Roman"/>
                <w:b/>
                <w:bCs/>
                <w:color w:val="000000"/>
                <w:lang w:eastAsia="nl-NL"/>
              </w:rPr>
              <w:t xml:space="preserve"> </w:t>
            </w:r>
          </w:p>
        </w:tc>
        <w:tc>
          <w:tcPr>
            <w:tcW w:w="1563" w:type="dxa"/>
            <w:tcBorders>
              <w:top w:val="single" w:sz="12" w:space="0" w:color="auto"/>
              <w:left w:val="nil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C76FF77" w14:textId="77777777" w:rsidR="00C572F0" w:rsidRPr="00FB1C4F" w:rsidRDefault="00C572F0" w:rsidP="00557457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FB1C4F">
              <w:rPr>
                <w:rFonts w:eastAsia="Times New Roman"/>
                <w:b/>
                <w:bCs/>
                <w:color w:val="000000"/>
                <w:lang w:eastAsia="nl-NL"/>
              </w:rPr>
              <w:t> 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3365DB" w14:textId="77777777" w:rsidR="00C572F0" w:rsidRPr="00FB1C4F" w:rsidRDefault="00C572F0" w:rsidP="00557457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FB1C4F">
              <w:rPr>
                <w:rFonts w:eastAsia="Times New Roman"/>
                <w:b/>
                <w:bCs/>
                <w:color w:val="000000"/>
                <w:lang w:eastAsia="nl-NL"/>
              </w:rPr>
              <w:t> </w:t>
            </w:r>
          </w:p>
        </w:tc>
      </w:tr>
      <w:tr w:rsidR="00C572F0" w:rsidRPr="00731F77" w14:paraId="7844D4C7" w14:textId="77777777" w:rsidTr="00557457">
        <w:trPr>
          <w:trHeight w:val="300"/>
        </w:trPr>
        <w:tc>
          <w:tcPr>
            <w:tcW w:w="3676" w:type="dxa"/>
            <w:tcBorders>
              <w:top w:val="single" w:sz="12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27A25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Age (%)</w:t>
            </w:r>
          </w:p>
        </w:tc>
        <w:tc>
          <w:tcPr>
            <w:tcW w:w="240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D49B7C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18-49 years</w:t>
            </w:r>
          </w:p>
        </w:tc>
        <w:tc>
          <w:tcPr>
            <w:tcW w:w="1563" w:type="dxa"/>
            <w:tcBorders>
              <w:top w:val="single" w:sz="12" w:space="0" w:color="auto"/>
              <w:left w:val="nil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5DA6D0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15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3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526F8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50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7</w:t>
            </w:r>
          </w:p>
        </w:tc>
      </w:tr>
      <w:tr w:rsidR="00C572F0" w:rsidRPr="00731F77" w14:paraId="5DDDC1B6" w14:textId="77777777" w:rsidTr="00557457">
        <w:trPr>
          <w:trHeight w:val="300"/>
        </w:trPr>
        <w:tc>
          <w:tcPr>
            <w:tcW w:w="36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3CA96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 </w:t>
            </w:r>
          </w:p>
        </w:tc>
        <w:tc>
          <w:tcPr>
            <w:tcW w:w="240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9F8C5F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50-64 years</w:t>
            </w:r>
          </w:p>
        </w:tc>
        <w:tc>
          <w:tcPr>
            <w:tcW w:w="1563" w:type="dxa"/>
            <w:tcBorders>
              <w:top w:val="single" w:sz="8" w:space="0" w:color="auto"/>
              <w:left w:val="nil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D8F4FA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39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5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3AD3D8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26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2</w:t>
            </w:r>
          </w:p>
        </w:tc>
      </w:tr>
      <w:tr w:rsidR="00C572F0" w:rsidRPr="00731F77" w14:paraId="54AA7919" w14:textId="77777777" w:rsidTr="00557457">
        <w:trPr>
          <w:trHeight w:val="300"/>
        </w:trPr>
        <w:tc>
          <w:tcPr>
            <w:tcW w:w="3676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5D3E75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 </w:t>
            </w:r>
          </w:p>
        </w:tc>
        <w:tc>
          <w:tcPr>
            <w:tcW w:w="240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31D217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65 years and older</w:t>
            </w:r>
          </w:p>
        </w:tc>
        <w:tc>
          <w:tcPr>
            <w:tcW w:w="1563" w:type="dxa"/>
            <w:tcBorders>
              <w:top w:val="single" w:sz="8" w:space="0" w:color="auto"/>
              <w:left w:val="nil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55900D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45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2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841871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23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1</w:t>
            </w:r>
          </w:p>
        </w:tc>
      </w:tr>
      <w:tr w:rsidR="00C572F0" w:rsidRPr="00731F77" w14:paraId="0B49A0D2" w14:textId="77777777" w:rsidTr="00557457">
        <w:trPr>
          <w:trHeight w:val="300"/>
        </w:trPr>
        <w:tc>
          <w:tcPr>
            <w:tcW w:w="3676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489F4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Gender (%)</w:t>
            </w:r>
          </w:p>
        </w:tc>
        <w:tc>
          <w:tcPr>
            <w:tcW w:w="240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5D0F44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Male</w:t>
            </w:r>
          </w:p>
        </w:tc>
        <w:tc>
          <w:tcPr>
            <w:tcW w:w="1563" w:type="dxa"/>
            <w:tcBorders>
              <w:top w:val="single" w:sz="8" w:space="0" w:color="auto"/>
              <w:left w:val="nil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1F4AF7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47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7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8BC678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49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6</w:t>
            </w:r>
          </w:p>
        </w:tc>
      </w:tr>
      <w:tr w:rsidR="00C572F0" w:rsidRPr="00731F77" w14:paraId="5810A7FD" w14:textId="77777777" w:rsidTr="00557457">
        <w:trPr>
          <w:trHeight w:val="315"/>
        </w:trPr>
        <w:tc>
          <w:tcPr>
            <w:tcW w:w="3676" w:type="dxa"/>
            <w:tcBorders>
              <w:top w:val="nil"/>
              <w:left w:val="single" w:sz="8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AB46BF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 </w:t>
            </w:r>
          </w:p>
        </w:tc>
        <w:tc>
          <w:tcPr>
            <w:tcW w:w="2406" w:type="dxa"/>
            <w:tcBorders>
              <w:top w:val="single" w:sz="8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C5D88B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Female</w:t>
            </w:r>
          </w:p>
        </w:tc>
        <w:tc>
          <w:tcPr>
            <w:tcW w:w="1563" w:type="dxa"/>
            <w:tcBorders>
              <w:top w:val="single" w:sz="8" w:space="0" w:color="auto"/>
              <w:left w:val="nil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4110718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52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3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49D8D8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50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4</w:t>
            </w:r>
          </w:p>
        </w:tc>
      </w:tr>
      <w:tr w:rsidR="00C572F0" w:rsidRPr="00731F77" w14:paraId="26A42F87" w14:textId="77777777" w:rsidTr="00557457">
        <w:trPr>
          <w:trHeight w:val="315"/>
        </w:trPr>
        <w:tc>
          <w:tcPr>
            <w:tcW w:w="3676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0986BB" w14:textId="77777777" w:rsidR="00C572F0" w:rsidRPr="00FB1C4F" w:rsidRDefault="00C572F0" w:rsidP="00557457">
            <w:pPr>
              <w:spacing w:line="240" w:lineRule="auto"/>
              <w:jc w:val="left"/>
              <w:rPr>
                <w:rFonts w:eastAsia="Times New Roman"/>
                <w:b/>
                <w:bCs/>
                <w:i/>
                <w:iCs/>
                <w:color w:val="000000"/>
                <w:lang w:eastAsia="nl-NL"/>
              </w:rPr>
            </w:pPr>
            <w:r w:rsidRPr="00FB1C4F">
              <w:rPr>
                <w:rFonts w:eastAsia="Times New Roman"/>
                <w:b/>
                <w:bCs/>
                <w:i/>
                <w:iCs/>
                <w:color w:val="000000"/>
                <w:lang w:eastAsia="nl-NL"/>
              </w:rPr>
              <w:t>Set 3: Skills</w:t>
            </w:r>
          </w:p>
        </w:tc>
        <w:tc>
          <w:tcPr>
            <w:tcW w:w="2406" w:type="dxa"/>
            <w:tcBorders>
              <w:top w:val="single" w:sz="12" w:space="0" w:color="auto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82640A" w14:textId="77777777" w:rsidR="00C572F0" w:rsidRPr="00FB1C4F" w:rsidRDefault="00C572F0" w:rsidP="00557457">
            <w:pPr>
              <w:spacing w:line="240" w:lineRule="auto"/>
              <w:jc w:val="left"/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FB1C4F">
              <w:rPr>
                <w:rFonts w:eastAsia="Times New Roman"/>
                <w:b/>
                <w:bCs/>
                <w:color w:val="000000"/>
                <w:lang w:eastAsia="nl-NL"/>
              </w:rPr>
              <w:t xml:space="preserve"> </w:t>
            </w:r>
          </w:p>
        </w:tc>
        <w:tc>
          <w:tcPr>
            <w:tcW w:w="1563" w:type="dxa"/>
            <w:tcBorders>
              <w:top w:val="single" w:sz="12" w:space="0" w:color="auto"/>
              <w:left w:val="nil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F449EA3" w14:textId="77777777" w:rsidR="00C572F0" w:rsidRPr="00FB1C4F" w:rsidRDefault="00C572F0" w:rsidP="00557457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FB1C4F">
              <w:rPr>
                <w:rFonts w:eastAsia="Times New Roman"/>
                <w:b/>
                <w:bCs/>
                <w:color w:val="000000"/>
                <w:lang w:eastAsia="nl-NL"/>
              </w:rPr>
              <w:t> 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86A63B" w14:textId="77777777" w:rsidR="00C572F0" w:rsidRPr="00FB1C4F" w:rsidRDefault="00C572F0" w:rsidP="00557457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lang w:eastAsia="nl-NL"/>
              </w:rPr>
            </w:pPr>
            <w:r w:rsidRPr="00FB1C4F">
              <w:rPr>
                <w:rFonts w:eastAsia="Times New Roman"/>
                <w:b/>
                <w:bCs/>
                <w:color w:val="000000"/>
                <w:lang w:eastAsia="nl-NL"/>
              </w:rPr>
              <w:t> </w:t>
            </w:r>
          </w:p>
        </w:tc>
      </w:tr>
      <w:tr w:rsidR="00C572F0" w:rsidRPr="00731F77" w14:paraId="021EB7CD" w14:textId="77777777" w:rsidTr="00557457">
        <w:trPr>
          <w:trHeight w:val="315"/>
        </w:trPr>
        <w:tc>
          <w:tcPr>
            <w:tcW w:w="3676" w:type="dxa"/>
            <w:tcBorders>
              <w:top w:val="single" w:sz="12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01EE5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Education level (%)</w:t>
            </w:r>
          </w:p>
        </w:tc>
        <w:tc>
          <w:tcPr>
            <w:tcW w:w="2406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6DEA4A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Low</w:t>
            </w:r>
          </w:p>
        </w:tc>
        <w:tc>
          <w:tcPr>
            <w:tcW w:w="1563" w:type="dxa"/>
            <w:tcBorders>
              <w:top w:val="single" w:sz="12" w:space="0" w:color="auto"/>
              <w:left w:val="nil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FC21471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23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3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96FAC1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32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3</w:t>
            </w:r>
          </w:p>
        </w:tc>
      </w:tr>
      <w:tr w:rsidR="00C572F0" w:rsidRPr="00731F77" w14:paraId="659A4B74" w14:textId="77777777" w:rsidTr="00557457">
        <w:trPr>
          <w:trHeight w:val="300"/>
        </w:trPr>
        <w:tc>
          <w:tcPr>
            <w:tcW w:w="36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DE659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 </w:t>
            </w:r>
          </w:p>
        </w:tc>
        <w:tc>
          <w:tcPr>
            <w:tcW w:w="240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BFACAFC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Moderate</w:t>
            </w:r>
          </w:p>
        </w:tc>
        <w:tc>
          <w:tcPr>
            <w:tcW w:w="1563" w:type="dxa"/>
            <w:tcBorders>
              <w:top w:val="single" w:sz="8" w:space="0" w:color="auto"/>
              <w:left w:val="nil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4A109E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30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8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6C6CE5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37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7</w:t>
            </w:r>
          </w:p>
        </w:tc>
      </w:tr>
      <w:tr w:rsidR="00C572F0" w:rsidRPr="00731F77" w14:paraId="3BAD73BC" w14:textId="77777777" w:rsidTr="00557457">
        <w:trPr>
          <w:trHeight w:val="300"/>
        </w:trPr>
        <w:tc>
          <w:tcPr>
            <w:tcW w:w="36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D9F2B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 </w:t>
            </w:r>
          </w:p>
        </w:tc>
        <w:tc>
          <w:tcPr>
            <w:tcW w:w="240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E02265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High</w:t>
            </w:r>
          </w:p>
        </w:tc>
        <w:tc>
          <w:tcPr>
            <w:tcW w:w="1563" w:type="dxa"/>
            <w:tcBorders>
              <w:top w:val="single" w:sz="8" w:space="0" w:color="auto"/>
              <w:left w:val="nil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943438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41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7</w:t>
            </w:r>
          </w:p>
        </w:tc>
        <w:tc>
          <w:tcPr>
            <w:tcW w:w="1984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A3EC4F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28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6</w:t>
            </w:r>
          </w:p>
        </w:tc>
      </w:tr>
      <w:tr w:rsidR="00C572F0" w:rsidRPr="00731F77" w14:paraId="64E4973C" w14:textId="77777777" w:rsidTr="00557457">
        <w:trPr>
          <w:trHeight w:val="315"/>
        </w:trPr>
        <w:tc>
          <w:tcPr>
            <w:tcW w:w="367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DBADB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 </w:t>
            </w:r>
          </w:p>
        </w:tc>
        <w:tc>
          <w:tcPr>
            <w:tcW w:w="2406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3628F1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Missing</w:t>
            </w:r>
          </w:p>
        </w:tc>
        <w:tc>
          <w:tcPr>
            <w:tcW w:w="1563" w:type="dxa"/>
            <w:tcBorders>
              <w:top w:val="single" w:sz="8" w:space="0" w:color="auto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FCD8709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4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2</w:t>
            </w:r>
          </w:p>
        </w:tc>
        <w:tc>
          <w:tcPr>
            <w:tcW w:w="1984" w:type="dxa"/>
            <w:tcBorders>
              <w:top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C223CF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  <w:r w:rsidRPr="00731F77">
              <w:rPr>
                <w:rFonts w:eastAsia="Times New Roman"/>
                <w:color w:val="000000"/>
                <w:lang w:eastAsia="nl-NL"/>
              </w:rPr>
              <w:t>1</w:t>
            </w:r>
            <w:r>
              <w:rPr>
                <w:rFonts w:eastAsia="Times New Roman"/>
                <w:color w:val="000000"/>
                <w:lang w:eastAsia="nl-NL"/>
              </w:rPr>
              <w:t>.</w:t>
            </w:r>
            <w:r w:rsidRPr="00731F77">
              <w:rPr>
                <w:rFonts w:eastAsia="Times New Roman"/>
                <w:color w:val="000000"/>
                <w:lang w:eastAsia="nl-NL"/>
              </w:rPr>
              <w:t>4</w:t>
            </w:r>
          </w:p>
        </w:tc>
      </w:tr>
      <w:tr w:rsidR="00C572F0" w:rsidRPr="00731F77" w14:paraId="2E5A62C4" w14:textId="77777777" w:rsidTr="00557457">
        <w:trPr>
          <w:trHeight w:val="315"/>
        </w:trPr>
        <w:tc>
          <w:tcPr>
            <w:tcW w:w="3676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308ACD3D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240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57F05AFA" w14:textId="77777777" w:rsidR="00C572F0" w:rsidRPr="00731F77" w:rsidRDefault="00C572F0" w:rsidP="00557457">
            <w:pPr>
              <w:spacing w:line="240" w:lineRule="auto"/>
              <w:jc w:val="left"/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1563" w:type="dxa"/>
            <w:tcBorders>
              <w:top w:val="nil"/>
              <w:left w:val="nil"/>
              <w:bottom w:val="single" w:sz="8" w:space="0" w:color="auto"/>
            </w:tcBorders>
            <w:shd w:val="clear" w:color="auto" w:fill="auto"/>
            <w:noWrap/>
            <w:vAlign w:val="bottom"/>
          </w:tcPr>
          <w:p w14:paraId="3ADEFD0A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</w:p>
        </w:tc>
        <w:tc>
          <w:tcPr>
            <w:tcW w:w="1984" w:type="dxa"/>
            <w:tcBorders>
              <w:top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179E48C5" w14:textId="77777777" w:rsidR="00C572F0" w:rsidRPr="00731F77" w:rsidRDefault="00C572F0" w:rsidP="00557457">
            <w:pPr>
              <w:spacing w:line="240" w:lineRule="auto"/>
              <w:jc w:val="center"/>
              <w:rPr>
                <w:rFonts w:eastAsia="Times New Roman"/>
                <w:color w:val="000000"/>
                <w:lang w:eastAsia="nl-NL"/>
              </w:rPr>
            </w:pPr>
          </w:p>
        </w:tc>
      </w:tr>
    </w:tbl>
    <w:p w14:paraId="5C8BD1B1" w14:textId="3F96C43C" w:rsidR="00C572F0" w:rsidRPr="00DD267F" w:rsidRDefault="00C572F0" w:rsidP="00C572F0">
      <w:pPr>
        <w:rPr>
          <w:i/>
          <w:iCs/>
        </w:rPr>
      </w:pPr>
      <w:r w:rsidRPr="00DD267F">
        <w:rPr>
          <w:i/>
          <w:iCs/>
        </w:rPr>
        <w:t xml:space="preserve">A = source </w:t>
      </w:r>
      <w:r w:rsidRPr="00DD267F">
        <w:rPr>
          <w:i/>
          <w:iCs/>
        </w:rPr>
        <w:fldChar w:fldCharType="begin"/>
      </w:r>
      <w:r w:rsidR="00453C11">
        <w:rPr>
          <w:i/>
          <w:iCs/>
        </w:rPr>
        <w:instrText xml:space="preserve"> ADDIN EN.CITE &lt;EndNote&gt;&lt;Cite&gt;&lt;Author&gt;Statistics Netherlands&lt;/Author&gt;&lt;Year&gt;2021&lt;/Year&gt;&lt;RecNum&gt;320&lt;/RecNum&gt;&lt;DisplayText&gt;[2]&lt;/DisplayText&gt;&lt;record&gt;&lt;rec-number&gt;320&lt;/rec-number&gt;&lt;foreign-keys&gt;&lt;key app="EN" db-id="w5rvrtxdzt25zoef0f35ds52vr2wt50pfe22" timestamp="1607333169"&gt;320&lt;/key&gt;&lt;/foreign-keys&gt;&lt;ref-type name="Online Database"&gt;45&lt;/ref-type&gt;&lt;contributors&gt;&lt;authors&gt;&lt;author&gt;Statistics Netherlands,&lt;/author&gt;&lt;/authors&gt;&lt;/contributors&gt;&lt;titles&gt;&lt;title&gt;StatLine&lt;/title&gt;&lt;/titles&gt;&lt;dates&gt;&lt;year&gt;2021&lt;/year&gt;&lt;pub-dates&gt;&lt;date&gt;January 13, 2021&lt;/date&gt;&lt;/pub-dates&gt;&lt;/dates&gt;&lt;urls&gt;&lt;related-urls&gt;&lt;url&gt;&lt;style face="underline" font="default" size="100%"&gt;https://opendata.cbs.nl/statline/#/CBS/nl/&lt;/style&gt;&lt;/url&gt;&lt;/related-urls&gt;&lt;/urls&gt;&lt;remote-database-name&gt;StatLine, online database&lt;/remote-database-name&gt;&lt;remote-database-provider&gt;Statistics Netherlands (CBS),&lt;/remote-database-provider&gt;&lt;/record&gt;&lt;/Cite&gt;&lt;/EndNote&gt;</w:instrText>
      </w:r>
      <w:r w:rsidRPr="00DD267F">
        <w:rPr>
          <w:i/>
          <w:iCs/>
        </w:rPr>
        <w:fldChar w:fldCharType="separate"/>
      </w:r>
      <w:r w:rsidR="00453C11">
        <w:rPr>
          <w:i/>
          <w:iCs/>
          <w:noProof/>
        </w:rPr>
        <w:t>[2]</w:t>
      </w:r>
      <w:r w:rsidRPr="00DD267F">
        <w:rPr>
          <w:i/>
          <w:iCs/>
        </w:rPr>
        <w:fldChar w:fldCharType="end"/>
      </w:r>
      <w:r w:rsidRPr="00DD267F">
        <w:rPr>
          <w:i/>
          <w:iCs/>
        </w:rPr>
        <w:t>.</w:t>
      </w:r>
    </w:p>
    <w:p w14:paraId="6C22661D" w14:textId="76567DA7" w:rsidR="00453C11" w:rsidRDefault="00453C11" w:rsidP="00453C11">
      <w:pPr>
        <w:pStyle w:val="Heading1"/>
        <w:rPr>
          <w:shd w:val="clear" w:color="auto" w:fill="FFFFFF"/>
        </w:rPr>
      </w:pPr>
      <w:r>
        <w:rPr>
          <w:shd w:val="clear" w:color="auto" w:fill="FFFFFF"/>
        </w:rPr>
        <w:t xml:space="preserve">References </w:t>
      </w:r>
    </w:p>
    <w:p w14:paraId="043B69C4" w14:textId="77777777" w:rsidR="00453C11" w:rsidRPr="00453C11" w:rsidRDefault="00453C11" w:rsidP="00453C11">
      <w:pPr>
        <w:pStyle w:val="EndNoteBibliography"/>
        <w:ind w:left="720" w:hanging="720"/>
      </w:pP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EN.REFLIST </w:instrText>
      </w:r>
      <w:r>
        <w:rPr>
          <w:shd w:val="clear" w:color="auto" w:fill="FFFFFF"/>
        </w:rPr>
        <w:fldChar w:fldCharType="separate"/>
      </w:r>
      <w:r w:rsidRPr="00453C11">
        <w:t>1.</w:t>
      </w:r>
      <w:r w:rsidRPr="00453C11">
        <w:tab/>
        <w:t xml:space="preserve">Pearlin LI, Menaghan EG, Lieberman MA, Mullan JT: </w:t>
      </w:r>
      <w:r w:rsidRPr="00453C11">
        <w:rPr>
          <w:b/>
        </w:rPr>
        <w:t>The stress process</w:t>
      </w:r>
      <w:r w:rsidRPr="00453C11">
        <w:t xml:space="preserve">. </w:t>
      </w:r>
      <w:r w:rsidRPr="00453C11">
        <w:rPr>
          <w:i/>
        </w:rPr>
        <w:t xml:space="preserve">J Health Soc Behav </w:t>
      </w:r>
      <w:r w:rsidRPr="00453C11">
        <w:t>1981:337-356. doi:10.2307/2136676</w:t>
      </w:r>
    </w:p>
    <w:p w14:paraId="3D4BCB22" w14:textId="77777777" w:rsidR="00453C11" w:rsidRPr="00453C11" w:rsidRDefault="00453C11" w:rsidP="00453C11">
      <w:pPr>
        <w:pStyle w:val="EndNoteBibliography"/>
        <w:ind w:left="720" w:hanging="720"/>
      </w:pPr>
      <w:r w:rsidRPr="00453C11">
        <w:lastRenderedPageBreak/>
        <w:t>2.</w:t>
      </w:r>
      <w:r w:rsidRPr="00453C11">
        <w:tab/>
        <w:t xml:space="preserve">Statistics Netherlands: </w:t>
      </w:r>
      <w:r w:rsidRPr="00453C11">
        <w:rPr>
          <w:b/>
        </w:rPr>
        <w:t>StatLine</w:t>
      </w:r>
      <w:r w:rsidRPr="00453C11">
        <w:t>. In</w:t>
      </w:r>
      <w:r w:rsidRPr="00453C11">
        <w:rPr>
          <w:i/>
        </w:rPr>
        <w:t>.</w:t>
      </w:r>
      <w:r w:rsidRPr="00453C11">
        <w:t>; 2021.</w:t>
      </w:r>
    </w:p>
    <w:p w14:paraId="6CA5D01B" w14:textId="69F2B3FB" w:rsidR="000703CE" w:rsidRPr="00FF1AE0" w:rsidRDefault="00453C11" w:rsidP="001B7F26">
      <w:pPr>
        <w:pStyle w:val="NoSpacing"/>
        <w:rPr>
          <w:shd w:val="clear" w:color="auto" w:fill="FFFFFF"/>
        </w:rPr>
      </w:pPr>
      <w:r>
        <w:rPr>
          <w:shd w:val="clear" w:color="auto" w:fill="FFFFFF"/>
        </w:rPr>
        <w:fldChar w:fldCharType="end"/>
      </w:r>
    </w:p>
    <w:sectPr w:rsidR="000703CE" w:rsidRPr="00FF1AE0" w:rsidSect="00453C11">
      <w:footerReference w:type="default" r:id="rId8"/>
      <w:pgSz w:w="15840" w:h="12240" w:orient="landscape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74C63D7" w14:textId="77777777" w:rsidR="003F5863" w:rsidRDefault="003F5863" w:rsidP="00007EE3">
      <w:pPr>
        <w:spacing w:line="240" w:lineRule="auto"/>
      </w:pPr>
      <w:r>
        <w:separator/>
      </w:r>
    </w:p>
  </w:endnote>
  <w:endnote w:type="continuationSeparator" w:id="0">
    <w:p w14:paraId="5607B607" w14:textId="77777777" w:rsidR="003F5863" w:rsidRDefault="003F5863" w:rsidP="00007EE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62550872"/>
      <w:docPartObj>
        <w:docPartGallery w:val="Page Numbers (Bottom of Page)"/>
        <w:docPartUnique/>
      </w:docPartObj>
    </w:sdtPr>
    <w:sdtEndPr/>
    <w:sdtContent>
      <w:p w14:paraId="06DAA1CC" w14:textId="5250A720" w:rsidR="00453C11" w:rsidRDefault="00453C11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7DDAEC14" w14:textId="77777777" w:rsidR="00453C11" w:rsidRDefault="00453C1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5966942" w14:textId="77777777" w:rsidR="003F5863" w:rsidRDefault="003F5863" w:rsidP="00007EE3">
      <w:pPr>
        <w:spacing w:line="240" w:lineRule="auto"/>
      </w:pPr>
      <w:r>
        <w:separator/>
      </w:r>
    </w:p>
  </w:footnote>
  <w:footnote w:type="continuationSeparator" w:id="0">
    <w:p w14:paraId="24AD850B" w14:textId="77777777" w:rsidR="003F5863" w:rsidRDefault="003F5863" w:rsidP="00007EE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5247F4"/>
    <w:multiLevelType w:val="multilevel"/>
    <w:tmpl w:val="23EC80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B8E7967"/>
    <w:multiLevelType w:val="hybridMultilevel"/>
    <w:tmpl w:val="588430E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8B6A2B"/>
    <w:multiLevelType w:val="multilevel"/>
    <w:tmpl w:val="68C02A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3AD104F"/>
    <w:multiLevelType w:val="multilevel"/>
    <w:tmpl w:val="D4D453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A1B2ACF"/>
    <w:multiLevelType w:val="multilevel"/>
    <w:tmpl w:val="286E6D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E817DF4"/>
    <w:multiLevelType w:val="multilevel"/>
    <w:tmpl w:val="7DEE83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3CC0FC8"/>
    <w:multiLevelType w:val="hybridMultilevel"/>
    <w:tmpl w:val="CEF06CEA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>
      <w:start w:val="1"/>
      <w:numFmt w:val="lowerRoman"/>
      <w:lvlText w:val="%3."/>
      <w:lvlJc w:val="right"/>
      <w:pPr>
        <w:ind w:left="1800" w:hanging="180"/>
      </w:pPr>
    </w:lvl>
    <w:lvl w:ilvl="3" w:tplc="0C09000F">
      <w:start w:val="1"/>
      <w:numFmt w:val="decimal"/>
      <w:lvlText w:val="%4."/>
      <w:lvlJc w:val="left"/>
      <w:pPr>
        <w:ind w:left="2520" w:hanging="360"/>
      </w:pPr>
    </w:lvl>
    <w:lvl w:ilvl="4" w:tplc="0C090019">
      <w:start w:val="1"/>
      <w:numFmt w:val="lowerLetter"/>
      <w:lvlText w:val="%5."/>
      <w:lvlJc w:val="left"/>
      <w:pPr>
        <w:ind w:left="3240" w:hanging="360"/>
      </w:pPr>
    </w:lvl>
    <w:lvl w:ilvl="5" w:tplc="0C09001B">
      <w:start w:val="1"/>
      <w:numFmt w:val="lowerRoman"/>
      <w:lvlText w:val="%6."/>
      <w:lvlJc w:val="right"/>
      <w:pPr>
        <w:ind w:left="3960" w:hanging="180"/>
      </w:pPr>
    </w:lvl>
    <w:lvl w:ilvl="6" w:tplc="0C09000F">
      <w:start w:val="1"/>
      <w:numFmt w:val="decimal"/>
      <w:lvlText w:val="%7."/>
      <w:lvlJc w:val="left"/>
      <w:pPr>
        <w:ind w:left="4680" w:hanging="360"/>
      </w:pPr>
    </w:lvl>
    <w:lvl w:ilvl="7" w:tplc="0C090019">
      <w:start w:val="1"/>
      <w:numFmt w:val="lowerLetter"/>
      <w:lvlText w:val="%8."/>
      <w:lvlJc w:val="left"/>
      <w:pPr>
        <w:ind w:left="5400" w:hanging="360"/>
      </w:pPr>
    </w:lvl>
    <w:lvl w:ilvl="8" w:tplc="0C09001B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37DA6F66"/>
    <w:multiLevelType w:val="hybridMultilevel"/>
    <w:tmpl w:val="AE080D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80C7D4C"/>
    <w:multiLevelType w:val="multilevel"/>
    <w:tmpl w:val="383838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5CC1376"/>
    <w:multiLevelType w:val="multilevel"/>
    <w:tmpl w:val="AEC408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67E61D89"/>
    <w:multiLevelType w:val="multilevel"/>
    <w:tmpl w:val="6B6208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6CED1056"/>
    <w:multiLevelType w:val="hybridMultilevel"/>
    <w:tmpl w:val="CD1C6710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11A40CA"/>
    <w:multiLevelType w:val="multilevel"/>
    <w:tmpl w:val="75A0E1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7AE030B9"/>
    <w:multiLevelType w:val="hybridMultilevel"/>
    <w:tmpl w:val="AEB85BFA"/>
    <w:lvl w:ilvl="0" w:tplc="0413000F">
      <w:start w:val="1"/>
      <w:numFmt w:val="decimal"/>
      <w:lvlText w:val="%1."/>
      <w:lvlJc w:val="left"/>
      <w:pPr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7"/>
  </w:num>
  <w:num w:numId="2">
    <w:abstractNumId w:val="9"/>
  </w:num>
  <w:num w:numId="3">
    <w:abstractNumId w:val="1"/>
  </w:num>
  <w:num w:numId="4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3"/>
  </w:num>
  <w:num w:numId="6">
    <w:abstractNumId w:val="3"/>
  </w:num>
  <w:num w:numId="7">
    <w:abstractNumId w:val="4"/>
  </w:num>
  <w:num w:numId="8">
    <w:abstractNumId w:val="0"/>
  </w:num>
  <w:num w:numId="9">
    <w:abstractNumId w:val="8"/>
  </w:num>
  <w:num w:numId="10">
    <w:abstractNumId w:val="2"/>
  </w:num>
  <w:num w:numId="11">
    <w:abstractNumId w:val="12"/>
  </w:num>
  <w:num w:numId="12">
    <w:abstractNumId w:val="10"/>
  </w:num>
  <w:num w:numId="13">
    <w:abstractNumId w:val="5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Health Services Re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rvrtxdzt25zoef0f35ds52vr2wt50pfe22&quot;&gt;My EndNote Library&lt;record-ids&gt;&lt;item&gt;30&lt;/item&gt;&lt;item&gt;320&lt;/item&gt;&lt;/record-ids&gt;&lt;/item&gt;&lt;/Libraries&gt;"/>
  </w:docVars>
  <w:rsids>
    <w:rsidRoot w:val="00FF1AE0"/>
    <w:rsid w:val="000006A9"/>
    <w:rsid w:val="00000CE9"/>
    <w:rsid w:val="000016C5"/>
    <w:rsid w:val="00001D88"/>
    <w:rsid w:val="0000277A"/>
    <w:rsid w:val="000036BD"/>
    <w:rsid w:val="00005B57"/>
    <w:rsid w:val="00005BCE"/>
    <w:rsid w:val="00007EE3"/>
    <w:rsid w:val="00010024"/>
    <w:rsid w:val="0001058C"/>
    <w:rsid w:val="000131B0"/>
    <w:rsid w:val="00013270"/>
    <w:rsid w:val="00013AFC"/>
    <w:rsid w:val="000162B4"/>
    <w:rsid w:val="00016D7A"/>
    <w:rsid w:val="00020B7E"/>
    <w:rsid w:val="00020C41"/>
    <w:rsid w:val="0002183B"/>
    <w:rsid w:val="00023340"/>
    <w:rsid w:val="00024517"/>
    <w:rsid w:val="00024A24"/>
    <w:rsid w:val="000258DC"/>
    <w:rsid w:val="00026A66"/>
    <w:rsid w:val="00026EAC"/>
    <w:rsid w:val="00033AE4"/>
    <w:rsid w:val="00034774"/>
    <w:rsid w:val="0003490F"/>
    <w:rsid w:val="00034BA8"/>
    <w:rsid w:val="00037A88"/>
    <w:rsid w:val="00037C83"/>
    <w:rsid w:val="00041FFE"/>
    <w:rsid w:val="0004203F"/>
    <w:rsid w:val="00045865"/>
    <w:rsid w:val="00046910"/>
    <w:rsid w:val="000526F1"/>
    <w:rsid w:val="000527F3"/>
    <w:rsid w:val="000528CC"/>
    <w:rsid w:val="0005331D"/>
    <w:rsid w:val="000564DE"/>
    <w:rsid w:val="00056570"/>
    <w:rsid w:val="00057510"/>
    <w:rsid w:val="00060956"/>
    <w:rsid w:val="00061BAD"/>
    <w:rsid w:val="000625DA"/>
    <w:rsid w:val="000645B9"/>
    <w:rsid w:val="00065BD1"/>
    <w:rsid w:val="00065E07"/>
    <w:rsid w:val="00066222"/>
    <w:rsid w:val="000703CE"/>
    <w:rsid w:val="00072797"/>
    <w:rsid w:val="00073612"/>
    <w:rsid w:val="0008005F"/>
    <w:rsid w:val="00080EF2"/>
    <w:rsid w:val="00086A34"/>
    <w:rsid w:val="0008745B"/>
    <w:rsid w:val="000937BF"/>
    <w:rsid w:val="00096E5C"/>
    <w:rsid w:val="00096F6A"/>
    <w:rsid w:val="000A1611"/>
    <w:rsid w:val="000A178C"/>
    <w:rsid w:val="000A5892"/>
    <w:rsid w:val="000A6F6F"/>
    <w:rsid w:val="000A78FC"/>
    <w:rsid w:val="000B0A61"/>
    <w:rsid w:val="000B1E9A"/>
    <w:rsid w:val="000B2D11"/>
    <w:rsid w:val="000B2FA3"/>
    <w:rsid w:val="000B6417"/>
    <w:rsid w:val="000C08D8"/>
    <w:rsid w:val="000C0C1E"/>
    <w:rsid w:val="000C1B85"/>
    <w:rsid w:val="000C2C5F"/>
    <w:rsid w:val="000C3497"/>
    <w:rsid w:val="000C4D0A"/>
    <w:rsid w:val="000C5EFC"/>
    <w:rsid w:val="000C6A7D"/>
    <w:rsid w:val="000D1763"/>
    <w:rsid w:val="000D1B22"/>
    <w:rsid w:val="000D2FAA"/>
    <w:rsid w:val="000D3CC0"/>
    <w:rsid w:val="000D5559"/>
    <w:rsid w:val="000E0B06"/>
    <w:rsid w:val="000E0ED8"/>
    <w:rsid w:val="000E20BD"/>
    <w:rsid w:val="000E46A5"/>
    <w:rsid w:val="000E5E91"/>
    <w:rsid w:val="000E7062"/>
    <w:rsid w:val="000F2591"/>
    <w:rsid w:val="000F31E6"/>
    <w:rsid w:val="00101827"/>
    <w:rsid w:val="00103FD2"/>
    <w:rsid w:val="0010471F"/>
    <w:rsid w:val="00104AB1"/>
    <w:rsid w:val="00104D85"/>
    <w:rsid w:val="00104D86"/>
    <w:rsid w:val="00106538"/>
    <w:rsid w:val="00106A1A"/>
    <w:rsid w:val="00107069"/>
    <w:rsid w:val="001074A8"/>
    <w:rsid w:val="00110222"/>
    <w:rsid w:val="00111EAF"/>
    <w:rsid w:val="00112E9B"/>
    <w:rsid w:val="00115193"/>
    <w:rsid w:val="00115397"/>
    <w:rsid w:val="00120FBD"/>
    <w:rsid w:val="001219F8"/>
    <w:rsid w:val="0012281C"/>
    <w:rsid w:val="001228F5"/>
    <w:rsid w:val="001236C5"/>
    <w:rsid w:val="00124904"/>
    <w:rsid w:val="001259EF"/>
    <w:rsid w:val="001261DF"/>
    <w:rsid w:val="001341B3"/>
    <w:rsid w:val="00136752"/>
    <w:rsid w:val="00140534"/>
    <w:rsid w:val="0014095E"/>
    <w:rsid w:val="00140DAC"/>
    <w:rsid w:val="00140E1B"/>
    <w:rsid w:val="00142048"/>
    <w:rsid w:val="001447E4"/>
    <w:rsid w:val="00144973"/>
    <w:rsid w:val="00144AE3"/>
    <w:rsid w:val="001466AC"/>
    <w:rsid w:val="00147219"/>
    <w:rsid w:val="001476C5"/>
    <w:rsid w:val="00150622"/>
    <w:rsid w:val="0015154E"/>
    <w:rsid w:val="001516AF"/>
    <w:rsid w:val="001541FC"/>
    <w:rsid w:val="001544B4"/>
    <w:rsid w:val="0015472E"/>
    <w:rsid w:val="00155FF9"/>
    <w:rsid w:val="00156057"/>
    <w:rsid w:val="00156632"/>
    <w:rsid w:val="00160541"/>
    <w:rsid w:val="00160C07"/>
    <w:rsid w:val="00163034"/>
    <w:rsid w:val="001645EA"/>
    <w:rsid w:val="00165891"/>
    <w:rsid w:val="001678FE"/>
    <w:rsid w:val="00167FE4"/>
    <w:rsid w:val="00170ED4"/>
    <w:rsid w:val="001752BA"/>
    <w:rsid w:val="00175B3D"/>
    <w:rsid w:val="001806AE"/>
    <w:rsid w:val="001818D5"/>
    <w:rsid w:val="00183196"/>
    <w:rsid w:val="00184F5F"/>
    <w:rsid w:val="0018658A"/>
    <w:rsid w:val="00190768"/>
    <w:rsid w:val="00190861"/>
    <w:rsid w:val="00192D2F"/>
    <w:rsid w:val="00192FCE"/>
    <w:rsid w:val="001938DE"/>
    <w:rsid w:val="001942A5"/>
    <w:rsid w:val="00195504"/>
    <w:rsid w:val="00197E4C"/>
    <w:rsid w:val="001A107A"/>
    <w:rsid w:val="001A10AC"/>
    <w:rsid w:val="001A2E63"/>
    <w:rsid w:val="001A3C10"/>
    <w:rsid w:val="001A5602"/>
    <w:rsid w:val="001A5783"/>
    <w:rsid w:val="001A5D46"/>
    <w:rsid w:val="001A647B"/>
    <w:rsid w:val="001A6921"/>
    <w:rsid w:val="001B3CD2"/>
    <w:rsid w:val="001B4BAE"/>
    <w:rsid w:val="001B4C39"/>
    <w:rsid w:val="001B5CA3"/>
    <w:rsid w:val="001B7F26"/>
    <w:rsid w:val="001C0200"/>
    <w:rsid w:val="001C2586"/>
    <w:rsid w:val="001C4793"/>
    <w:rsid w:val="001C573F"/>
    <w:rsid w:val="001C5870"/>
    <w:rsid w:val="001C5B8B"/>
    <w:rsid w:val="001C6287"/>
    <w:rsid w:val="001C62BC"/>
    <w:rsid w:val="001C6DE2"/>
    <w:rsid w:val="001C6FA1"/>
    <w:rsid w:val="001C71EB"/>
    <w:rsid w:val="001D142C"/>
    <w:rsid w:val="001D4ECA"/>
    <w:rsid w:val="001E11AB"/>
    <w:rsid w:val="001E22FE"/>
    <w:rsid w:val="001E2639"/>
    <w:rsid w:val="001E435A"/>
    <w:rsid w:val="001E7CB6"/>
    <w:rsid w:val="001F1EDE"/>
    <w:rsid w:val="001F4772"/>
    <w:rsid w:val="001F4FDB"/>
    <w:rsid w:val="001F669C"/>
    <w:rsid w:val="00203A0E"/>
    <w:rsid w:val="00207D0B"/>
    <w:rsid w:val="00212046"/>
    <w:rsid w:val="00214C48"/>
    <w:rsid w:val="00216155"/>
    <w:rsid w:val="002165E3"/>
    <w:rsid w:val="00216B47"/>
    <w:rsid w:val="00216CBD"/>
    <w:rsid w:val="002202B2"/>
    <w:rsid w:val="0022235E"/>
    <w:rsid w:val="00223DA9"/>
    <w:rsid w:val="00225852"/>
    <w:rsid w:val="00226013"/>
    <w:rsid w:val="00226039"/>
    <w:rsid w:val="00227217"/>
    <w:rsid w:val="0023079A"/>
    <w:rsid w:val="00231F0B"/>
    <w:rsid w:val="00235B1C"/>
    <w:rsid w:val="00235E24"/>
    <w:rsid w:val="00237B81"/>
    <w:rsid w:val="002411BC"/>
    <w:rsid w:val="00241911"/>
    <w:rsid w:val="00241B4B"/>
    <w:rsid w:val="00242620"/>
    <w:rsid w:val="00242791"/>
    <w:rsid w:val="00242A92"/>
    <w:rsid w:val="00242BD7"/>
    <w:rsid w:val="00243A2D"/>
    <w:rsid w:val="00243CD0"/>
    <w:rsid w:val="00243E7D"/>
    <w:rsid w:val="002449A8"/>
    <w:rsid w:val="00244FA7"/>
    <w:rsid w:val="0024554F"/>
    <w:rsid w:val="0024694D"/>
    <w:rsid w:val="00250239"/>
    <w:rsid w:val="00250606"/>
    <w:rsid w:val="00253543"/>
    <w:rsid w:val="00255430"/>
    <w:rsid w:val="00256FFA"/>
    <w:rsid w:val="00260ADF"/>
    <w:rsid w:val="0026232E"/>
    <w:rsid w:val="00262983"/>
    <w:rsid w:val="002637D7"/>
    <w:rsid w:val="00263BC9"/>
    <w:rsid w:val="002657E2"/>
    <w:rsid w:val="00265F6B"/>
    <w:rsid w:val="00266451"/>
    <w:rsid w:val="00270E9D"/>
    <w:rsid w:val="00270F68"/>
    <w:rsid w:val="002712F1"/>
    <w:rsid w:val="002747DB"/>
    <w:rsid w:val="00274C7A"/>
    <w:rsid w:val="00274DD7"/>
    <w:rsid w:val="00274FFB"/>
    <w:rsid w:val="002765C7"/>
    <w:rsid w:val="0027739B"/>
    <w:rsid w:val="002776F0"/>
    <w:rsid w:val="00277D67"/>
    <w:rsid w:val="002821F9"/>
    <w:rsid w:val="00282CBA"/>
    <w:rsid w:val="00283A03"/>
    <w:rsid w:val="0028430F"/>
    <w:rsid w:val="00284AFE"/>
    <w:rsid w:val="0028672C"/>
    <w:rsid w:val="00286AF9"/>
    <w:rsid w:val="00287B92"/>
    <w:rsid w:val="00291176"/>
    <w:rsid w:val="002916E8"/>
    <w:rsid w:val="00291C2E"/>
    <w:rsid w:val="002923CC"/>
    <w:rsid w:val="002966F7"/>
    <w:rsid w:val="002A0089"/>
    <w:rsid w:val="002A2139"/>
    <w:rsid w:val="002A27A3"/>
    <w:rsid w:val="002A2AD3"/>
    <w:rsid w:val="002A43A5"/>
    <w:rsid w:val="002A4493"/>
    <w:rsid w:val="002A5E9F"/>
    <w:rsid w:val="002A61BD"/>
    <w:rsid w:val="002B1F13"/>
    <w:rsid w:val="002B233F"/>
    <w:rsid w:val="002B5B08"/>
    <w:rsid w:val="002B6129"/>
    <w:rsid w:val="002B63F7"/>
    <w:rsid w:val="002B7B50"/>
    <w:rsid w:val="002C10B3"/>
    <w:rsid w:val="002C1E1B"/>
    <w:rsid w:val="002C2A5E"/>
    <w:rsid w:val="002C3959"/>
    <w:rsid w:val="002C3ED8"/>
    <w:rsid w:val="002C5DDB"/>
    <w:rsid w:val="002C69AD"/>
    <w:rsid w:val="002D069D"/>
    <w:rsid w:val="002D082A"/>
    <w:rsid w:val="002D18B5"/>
    <w:rsid w:val="002D2D0E"/>
    <w:rsid w:val="002D59AE"/>
    <w:rsid w:val="002D5A5D"/>
    <w:rsid w:val="002D7376"/>
    <w:rsid w:val="002D76B9"/>
    <w:rsid w:val="002D7BE0"/>
    <w:rsid w:val="002E30E3"/>
    <w:rsid w:val="002E65A1"/>
    <w:rsid w:val="002F0310"/>
    <w:rsid w:val="002F08F4"/>
    <w:rsid w:val="002F0FFC"/>
    <w:rsid w:val="002F2C48"/>
    <w:rsid w:val="002F2DD3"/>
    <w:rsid w:val="002F513D"/>
    <w:rsid w:val="002F7421"/>
    <w:rsid w:val="002F7B1A"/>
    <w:rsid w:val="002F7B2A"/>
    <w:rsid w:val="002F7F96"/>
    <w:rsid w:val="0030015B"/>
    <w:rsid w:val="00302375"/>
    <w:rsid w:val="003026B5"/>
    <w:rsid w:val="0030370C"/>
    <w:rsid w:val="003038F4"/>
    <w:rsid w:val="003064F1"/>
    <w:rsid w:val="0030669D"/>
    <w:rsid w:val="00306AF6"/>
    <w:rsid w:val="00310921"/>
    <w:rsid w:val="0031121B"/>
    <w:rsid w:val="00312791"/>
    <w:rsid w:val="0031310D"/>
    <w:rsid w:val="00313405"/>
    <w:rsid w:val="00313C0F"/>
    <w:rsid w:val="00314ACB"/>
    <w:rsid w:val="00321D71"/>
    <w:rsid w:val="00322859"/>
    <w:rsid w:val="0032286E"/>
    <w:rsid w:val="003228D5"/>
    <w:rsid w:val="0032357B"/>
    <w:rsid w:val="003237A7"/>
    <w:rsid w:val="003245E1"/>
    <w:rsid w:val="00325E14"/>
    <w:rsid w:val="00325F1F"/>
    <w:rsid w:val="00326EE8"/>
    <w:rsid w:val="003303CC"/>
    <w:rsid w:val="00330A7A"/>
    <w:rsid w:val="003326C7"/>
    <w:rsid w:val="00332E07"/>
    <w:rsid w:val="0033368D"/>
    <w:rsid w:val="003345A5"/>
    <w:rsid w:val="00337BEE"/>
    <w:rsid w:val="00341D09"/>
    <w:rsid w:val="0034264A"/>
    <w:rsid w:val="00342E73"/>
    <w:rsid w:val="003432B6"/>
    <w:rsid w:val="00344C0B"/>
    <w:rsid w:val="003453D4"/>
    <w:rsid w:val="003466D9"/>
    <w:rsid w:val="003470EF"/>
    <w:rsid w:val="00351926"/>
    <w:rsid w:val="0035222B"/>
    <w:rsid w:val="003522D9"/>
    <w:rsid w:val="003531AF"/>
    <w:rsid w:val="00353579"/>
    <w:rsid w:val="00353D2E"/>
    <w:rsid w:val="00354449"/>
    <w:rsid w:val="00355C98"/>
    <w:rsid w:val="00356F17"/>
    <w:rsid w:val="0035755C"/>
    <w:rsid w:val="003602AA"/>
    <w:rsid w:val="00360B31"/>
    <w:rsid w:val="00362FDA"/>
    <w:rsid w:val="00363BE1"/>
    <w:rsid w:val="0036509C"/>
    <w:rsid w:val="003656D6"/>
    <w:rsid w:val="00366DB4"/>
    <w:rsid w:val="00373707"/>
    <w:rsid w:val="00373BBA"/>
    <w:rsid w:val="0037751B"/>
    <w:rsid w:val="003801A9"/>
    <w:rsid w:val="00380FD8"/>
    <w:rsid w:val="00381293"/>
    <w:rsid w:val="00382D80"/>
    <w:rsid w:val="00383D36"/>
    <w:rsid w:val="00384A15"/>
    <w:rsid w:val="003851F9"/>
    <w:rsid w:val="003862FE"/>
    <w:rsid w:val="00387C68"/>
    <w:rsid w:val="0039004C"/>
    <w:rsid w:val="00390EF2"/>
    <w:rsid w:val="003927E6"/>
    <w:rsid w:val="003932D9"/>
    <w:rsid w:val="003935EF"/>
    <w:rsid w:val="00393B4D"/>
    <w:rsid w:val="00395272"/>
    <w:rsid w:val="003A484A"/>
    <w:rsid w:val="003A6EDC"/>
    <w:rsid w:val="003A7D14"/>
    <w:rsid w:val="003B02F2"/>
    <w:rsid w:val="003B483F"/>
    <w:rsid w:val="003B4B28"/>
    <w:rsid w:val="003B4E2D"/>
    <w:rsid w:val="003B6386"/>
    <w:rsid w:val="003B6542"/>
    <w:rsid w:val="003C2127"/>
    <w:rsid w:val="003C404E"/>
    <w:rsid w:val="003C46B9"/>
    <w:rsid w:val="003C49DC"/>
    <w:rsid w:val="003C7489"/>
    <w:rsid w:val="003D006F"/>
    <w:rsid w:val="003D091C"/>
    <w:rsid w:val="003D092F"/>
    <w:rsid w:val="003D6084"/>
    <w:rsid w:val="003D659A"/>
    <w:rsid w:val="003D7902"/>
    <w:rsid w:val="003D7E82"/>
    <w:rsid w:val="003E1F7E"/>
    <w:rsid w:val="003E373B"/>
    <w:rsid w:val="003E5958"/>
    <w:rsid w:val="003F0470"/>
    <w:rsid w:val="003F0944"/>
    <w:rsid w:val="003F216D"/>
    <w:rsid w:val="003F2A04"/>
    <w:rsid w:val="003F30BC"/>
    <w:rsid w:val="003F3657"/>
    <w:rsid w:val="003F38C5"/>
    <w:rsid w:val="003F3F69"/>
    <w:rsid w:val="003F5863"/>
    <w:rsid w:val="003F7E73"/>
    <w:rsid w:val="004017C7"/>
    <w:rsid w:val="00401ED4"/>
    <w:rsid w:val="00402367"/>
    <w:rsid w:val="004025DB"/>
    <w:rsid w:val="004032EE"/>
    <w:rsid w:val="00404103"/>
    <w:rsid w:val="00405366"/>
    <w:rsid w:val="004100DE"/>
    <w:rsid w:val="00413D9B"/>
    <w:rsid w:val="00415698"/>
    <w:rsid w:val="00417F69"/>
    <w:rsid w:val="0042078D"/>
    <w:rsid w:val="00420ED0"/>
    <w:rsid w:val="0042597D"/>
    <w:rsid w:val="00425BF8"/>
    <w:rsid w:val="00426912"/>
    <w:rsid w:val="00427165"/>
    <w:rsid w:val="00431D81"/>
    <w:rsid w:val="00431F0B"/>
    <w:rsid w:val="004332F4"/>
    <w:rsid w:val="004337DF"/>
    <w:rsid w:val="00433874"/>
    <w:rsid w:val="004356F1"/>
    <w:rsid w:val="00436319"/>
    <w:rsid w:val="00437D97"/>
    <w:rsid w:val="00445545"/>
    <w:rsid w:val="004458A5"/>
    <w:rsid w:val="00445CD2"/>
    <w:rsid w:val="00447849"/>
    <w:rsid w:val="00450E43"/>
    <w:rsid w:val="00453397"/>
    <w:rsid w:val="004537B7"/>
    <w:rsid w:val="00453B5B"/>
    <w:rsid w:val="00453C11"/>
    <w:rsid w:val="00454BB4"/>
    <w:rsid w:val="0045628D"/>
    <w:rsid w:val="004567DF"/>
    <w:rsid w:val="00462E13"/>
    <w:rsid w:val="0046304C"/>
    <w:rsid w:val="00463125"/>
    <w:rsid w:val="004645D5"/>
    <w:rsid w:val="00464F08"/>
    <w:rsid w:val="00465449"/>
    <w:rsid w:val="0046709A"/>
    <w:rsid w:val="00467945"/>
    <w:rsid w:val="004705A9"/>
    <w:rsid w:val="00472A97"/>
    <w:rsid w:val="00473436"/>
    <w:rsid w:val="004740F9"/>
    <w:rsid w:val="00475353"/>
    <w:rsid w:val="004753E0"/>
    <w:rsid w:val="00476F27"/>
    <w:rsid w:val="004833BF"/>
    <w:rsid w:val="00483952"/>
    <w:rsid w:val="00484B9D"/>
    <w:rsid w:val="00486622"/>
    <w:rsid w:val="00486F92"/>
    <w:rsid w:val="004878CC"/>
    <w:rsid w:val="00490F2C"/>
    <w:rsid w:val="00492E5B"/>
    <w:rsid w:val="00494280"/>
    <w:rsid w:val="0049451A"/>
    <w:rsid w:val="00495113"/>
    <w:rsid w:val="00496FC4"/>
    <w:rsid w:val="0049781E"/>
    <w:rsid w:val="004A1F1A"/>
    <w:rsid w:val="004A20C9"/>
    <w:rsid w:val="004A2A3E"/>
    <w:rsid w:val="004A4581"/>
    <w:rsid w:val="004A6412"/>
    <w:rsid w:val="004B6912"/>
    <w:rsid w:val="004C0126"/>
    <w:rsid w:val="004C0235"/>
    <w:rsid w:val="004C035A"/>
    <w:rsid w:val="004C71AA"/>
    <w:rsid w:val="004D06E0"/>
    <w:rsid w:val="004D4366"/>
    <w:rsid w:val="004E2849"/>
    <w:rsid w:val="004E2EFF"/>
    <w:rsid w:val="004E3287"/>
    <w:rsid w:val="004E49E0"/>
    <w:rsid w:val="004E6219"/>
    <w:rsid w:val="004E7E8C"/>
    <w:rsid w:val="004F033E"/>
    <w:rsid w:val="004F0571"/>
    <w:rsid w:val="004F2998"/>
    <w:rsid w:val="004F4546"/>
    <w:rsid w:val="004F5B6C"/>
    <w:rsid w:val="004F5F57"/>
    <w:rsid w:val="004F5FC6"/>
    <w:rsid w:val="004F65C1"/>
    <w:rsid w:val="004F7226"/>
    <w:rsid w:val="004F75D8"/>
    <w:rsid w:val="00501081"/>
    <w:rsid w:val="005026E1"/>
    <w:rsid w:val="00505E36"/>
    <w:rsid w:val="00511A16"/>
    <w:rsid w:val="00513634"/>
    <w:rsid w:val="00513E8D"/>
    <w:rsid w:val="00514158"/>
    <w:rsid w:val="00514C42"/>
    <w:rsid w:val="00521CB6"/>
    <w:rsid w:val="00522C0F"/>
    <w:rsid w:val="00523667"/>
    <w:rsid w:val="0052381B"/>
    <w:rsid w:val="00523B45"/>
    <w:rsid w:val="005256F9"/>
    <w:rsid w:val="00525B95"/>
    <w:rsid w:val="00525BE1"/>
    <w:rsid w:val="00527815"/>
    <w:rsid w:val="0053511F"/>
    <w:rsid w:val="005353AF"/>
    <w:rsid w:val="00535855"/>
    <w:rsid w:val="00543E07"/>
    <w:rsid w:val="00544205"/>
    <w:rsid w:val="005457C6"/>
    <w:rsid w:val="00551D50"/>
    <w:rsid w:val="00553A54"/>
    <w:rsid w:val="00554A16"/>
    <w:rsid w:val="00554F85"/>
    <w:rsid w:val="0055536A"/>
    <w:rsid w:val="00555F93"/>
    <w:rsid w:val="00555FC6"/>
    <w:rsid w:val="00557457"/>
    <w:rsid w:val="00557E45"/>
    <w:rsid w:val="00561595"/>
    <w:rsid w:val="00562098"/>
    <w:rsid w:val="005633C7"/>
    <w:rsid w:val="00566114"/>
    <w:rsid w:val="00567001"/>
    <w:rsid w:val="00567328"/>
    <w:rsid w:val="005676AC"/>
    <w:rsid w:val="0057265A"/>
    <w:rsid w:val="0057458E"/>
    <w:rsid w:val="00575339"/>
    <w:rsid w:val="00580A6D"/>
    <w:rsid w:val="00580F6A"/>
    <w:rsid w:val="005842F5"/>
    <w:rsid w:val="005858A5"/>
    <w:rsid w:val="00587F1B"/>
    <w:rsid w:val="005908C5"/>
    <w:rsid w:val="0059123A"/>
    <w:rsid w:val="00592209"/>
    <w:rsid w:val="00592C88"/>
    <w:rsid w:val="00594331"/>
    <w:rsid w:val="00594B0C"/>
    <w:rsid w:val="005959D5"/>
    <w:rsid w:val="0059609D"/>
    <w:rsid w:val="00596F92"/>
    <w:rsid w:val="00596FB1"/>
    <w:rsid w:val="005977A6"/>
    <w:rsid w:val="00597B81"/>
    <w:rsid w:val="005A2670"/>
    <w:rsid w:val="005A31F5"/>
    <w:rsid w:val="005A4D14"/>
    <w:rsid w:val="005A6337"/>
    <w:rsid w:val="005A6876"/>
    <w:rsid w:val="005B0547"/>
    <w:rsid w:val="005B2536"/>
    <w:rsid w:val="005B329D"/>
    <w:rsid w:val="005B4B85"/>
    <w:rsid w:val="005B4BA8"/>
    <w:rsid w:val="005B7A8A"/>
    <w:rsid w:val="005B7D02"/>
    <w:rsid w:val="005C0985"/>
    <w:rsid w:val="005C19A6"/>
    <w:rsid w:val="005C2258"/>
    <w:rsid w:val="005C2479"/>
    <w:rsid w:val="005D1DB8"/>
    <w:rsid w:val="005D2057"/>
    <w:rsid w:val="005D2CE8"/>
    <w:rsid w:val="005D3BCC"/>
    <w:rsid w:val="005D4670"/>
    <w:rsid w:val="005D530B"/>
    <w:rsid w:val="005D7D82"/>
    <w:rsid w:val="005E05B4"/>
    <w:rsid w:val="005E05FE"/>
    <w:rsid w:val="005E0854"/>
    <w:rsid w:val="005E09EF"/>
    <w:rsid w:val="005E48BD"/>
    <w:rsid w:val="005E4E04"/>
    <w:rsid w:val="005E60C7"/>
    <w:rsid w:val="005E6599"/>
    <w:rsid w:val="005E6BA1"/>
    <w:rsid w:val="005E710F"/>
    <w:rsid w:val="005E78AB"/>
    <w:rsid w:val="005E7922"/>
    <w:rsid w:val="005F179F"/>
    <w:rsid w:val="005F18F4"/>
    <w:rsid w:val="005F2E5E"/>
    <w:rsid w:val="005F4B71"/>
    <w:rsid w:val="005F57BA"/>
    <w:rsid w:val="005F60DA"/>
    <w:rsid w:val="005F670C"/>
    <w:rsid w:val="00600695"/>
    <w:rsid w:val="0060262A"/>
    <w:rsid w:val="00602E44"/>
    <w:rsid w:val="00604365"/>
    <w:rsid w:val="00605059"/>
    <w:rsid w:val="00605823"/>
    <w:rsid w:val="00606513"/>
    <w:rsid w:val="00607345"/>
    <w:rsid w:val="00611AFF"/>
    <w:rsid w:val="00614F03"/>
    <w:rsid w:val="00615321"/>
    <w:rsid w:val="00615847"/>
    <w:rsid w:val="00616225"/>
    <w:rsid w:val="006173B2"/>
    <w:rsid w:val="0062223B"/>
    <w:rsid w:val="0062309E"/>
    <w:rsid w:val="00623828"/>
    <w:rsid w:val="00626BDA"/>
    <w:rsid w:val="00627D5D"/>
    <w:rsid w:val="00631969"/>
    <w:rsid w:val="00631D02"/>
    <w:rsid w:val="00632A08"/>
    <w:rsid w:val="00632F06"/>
    <w:rsid w:val="006331E6"/>
    <w:rsid w:val="00635350"/>
    <w:rsid w:val="00637237"/>
    <w:rsid w:val="00637D0A"/>
    <w:rsid w:val="006407A6"/>
    <w:rsid w:val="00640993"/>
    <w:rsid w:val="0064146D"/>
    <w:rsid w:val="00643B73"/>
    <w:rsid w:val="00644B28"/>
    <w:rsid w:val="00645BB4"/>
    <w:rsid w:val="00646298"/>
    <w:rsid w:val="00646D44"/>
    <w:rsid w:val="006470B8"/>
    <w:rsid w:val="006526ED"/>
    <w:rsid w:val="0065329A"/>
    <w:rsid w:val="006532E0"/>
    <w:rsid w:val="00653BDC"/>
    <w:rsid w:val="00655112"/>
    <w:rsid w:val="006579E5"/>
    <w:rsid w:val="006605E5"/>
    <w:rsid w:val="00661398"/>
    <w:rsid w:val="006624F0"/>
    <w:rsid w:val="00664155"/>
    <w:rsid w:val="00664E56"/>
    <w:rsid w:val="00665C32"/>
    <w:rsid w:val="00670B2E"/>
    <w:rsid w:val="00670FAF"/>
    <w:rsid w:val="0067179B"/>
    <w:rsid w:val="00672634"/>
    <w:rsid w:val="00673F37"/>
    <w:rsid w:val="00675857"/>
    <w:rsid w:val="0068499E"/>
    <w:rsid w:val="00686646"/>
    <w:rsid w:val="0068669E"/>
    <w:rsid w:val="006917D0"/>
    <w:rsid w:val="006917F9"/>
    <w:rsid w:val="00692BA6"/>
    <w:rsid w:val="00694D2F"/>
    <w:rsid w:val="00697B13"/>
    <w:rsid w:val="00697C98"/>
    <w:rsid w:val="006A17B8"/>
    <w:rsid w:val="006A2334"/>
    <w:rsid w:val="006A23A7"/>
    <w:rsid w:val="006A4CAE"/>
    <w:rsid w:val="006A6BD8"/>
    <w:rsid w:val="006A7AD8"/>
    <w:rsid w:val="006A7D6A"/>
    <w:rsid w:val="006B20DB"/>
    <w:rsid w:val="006B2241"/>
    <w:rsid w:val="006B2656"/>
    <w:rsid w:val="006B357F"/>
    <w:rsid w:val="006B4986"/>
    <w:rsid w:val="006B6890"/>
    <w:rsid w:val="006B7667"/>
    <w:rsid w:val="006C2A05"/>
    <w:rsid w:val="006C30E2"/>
    <w:rsid w:val="006C4F0A"/>
    <w:rsid w:val="006C514F"/>
    <w:rsid w:val="006D0721"/>
    <w:rsid w:val="006D2843"/>
    <w:rsid w:val="006D4155"/>
    <w:rsid w:val="006D4638"/>
    <w:rsid w:val="006D4644"/>
    <w:rsid w:val="006E2852"/>
    <w:rsid w:val="006E2CDC"/>
    <w:rsid w:val="006E3B20"/>
    <w:rsid w:val="006E448A"/>
    <w:rsid w:val="006E5914"/>
    <w:rsid w:val="006E5A59"/>
    <w:rsid w:val="006F0344"/>
    <w:rsid w:val="006F049A"/>
    <w:rsid w:val="006F11AC"/>
    <w:rsid w:val="006F2DDD"/>
    <w:rsid w:val="006F312D"/>
    <w:rsid w:val="006F356C"/>
    <w:rsid w:val="006F3C6D"/>
    <w:rsid w:val="006F3D96"/>
    <w:rsid w:val="006F6808"/>
    <w:rsid w:val="00703F06"/>
    <w:rsid w:val="0070446E"/>
    <w:rsid w:val="0070548A"/>
    <w:rsid w:val="00706A78"/>
    <w:rsid w:val="00706F8B"/>
    <w:rsid w:val="00707591"/>
    <w:rsid w:val="00707FFA"/>
    <w:rsid w:val="00711D44"/>
    <w:rsid w:val="00712066"/>
    <w:rsid w:val="00714A00"/>
    <w:rsid w:val="00715B16"/>
    <w:rsid w:val="007200BE"/>
    <w:rsid w:val="00721846"/>
    <w:rsid w:val="00722A05"/>
    <w:rsid w:val="00722BDC"/>
    <w:rsid w:val="00724066"/>
    <w:rsid w:val="00725677"/>
    <w:rsid w:val="00725753"/>
    <w:rsid w:val="007259F1"/>
    <w:rsid w:val="00726DAB"/>
    <w:rsid w:val="0073084A"/>
    <w:rsid w:val="00731E71"/>
    <w:rsid w:val="00731F3E"/>
    <w:rsid w:val="00731F77"/>
    <w:rsid w:val="007320ED"/>
    <w:rsid w:val="00732D25"/>
    <w:rsid w:val="0073305F"/>
    <w:rsid w:val="00734788"/>
    <w:rsid w:val="00734C8E"/>
    <w:rsid w:val="00734CFE"/>
    <w:rsid w:val="00734FF1"/>
    <w:rsid w:val="00735875"/>
    <w:rsid w:val="00736437"/>
    <w:rsid w:val="0073750D"/>
    <w:rsid w:val="0074163C"/>
    <w:rsid w:val="00741B8C"/>
    <w:rsid w:val="00741C3D"/>
    <w:rsid w:val="007420CE"/>
    <w:rsid w:val="00742916"/>
    <w:rsid w:val="007457DF"/>
    <w:rsid w:val="0074625D"/>
    <w:rsid w:val="0074627E"/>
    <w:rsid w:val="00746319"/>
    <w:rsid w:val="00746AC2"/>
    <w:rsid w:val="007476AF"/>
    <w:rsid w:val="007506C5"/>
    <w:rsid w:val="00753E80"/>
    <w:rsid w:val="00755366"/>
    <w:rsid w:val="007564A4"/>
    <w:rsid w:val="00756F94"/>
    <w:rsid w:val="00757333"/>
    <w:rsid w:val="0076004A"/>
    <w:rsid w:val="00760D6C"/>
    <w:rsid w:val="0076174A"/>
    <w:rsid w:val="007619E7"/>
    <w:rsid w:val="00763F31"/>
    <w:rsid w:val="007663B0"/>
    <w:rsid w:val="00766BA8"/>
    <w:rsid w:val="00771CB4"/>
    <w:rsid w:val="00772235"/>
    <w:rsid w:val="007739E8"/>
    <w:rsid w:val="00774786"/>
    <w:rsid w:val="00775159"/>
    <w:rsid w:val="007758BE"/>
    <w:rsid w:val="0078100C"/>
    <w:rsid w:val="007860B2"/>
    <w:rsid w:val="007871BA"/>
    <w:rsid w:val="00791444"/>
    <w:rsid w:val="00791DAD"/>
    <w:rsid w:val="00793839"/>
    <w:rsid w:val="00797602"/>
    <w:rsid w:val="00797724"/>
    <w:rsid w:val="007A1896"/>
    <w:rsid w:val="007A21C9"/>
    <w:rsid w:val="007A2709"/>
    <w:rsid w:val="007A2D08"/>
    <w:rsid w:val="007A527F"/>
    <w:rsid w:val="007A52AE"/>
    <w:rsid w:val="007A59B2"/>
    <w:rsid w:val="007A5D0A"/>
    <w:rsid w:val="007A5F79"/>
    <w:rsid w:val="007A6DA2"/>
    <w:rsid w:val="007B017B"/>
    <w:rsid w:val="007B4622"/>
    <w:rsid w:val="007B4D41"/>
    <w:rsid w:val="007B53BD"/>
    <w:rsid w:val="007B5C62"/>
    <w:rsid w:val="007B61F2"/>
    <w:rsid w:val="007B73C6"/>
    <w:rsid w:val="007C08E6"/>
    <w:rsid w:val="007C1355"/>
    <w:rsid w:val="007C1A26"/>
    <w:rsid w:val="007C5300"/>
    <w:rsid w:val="007C68F9"/>
    <w:rsid w:val="007C7B28"/>
    <w:rsid w:val="007D00DD"/>
    <w:rsid w:val="007D0243"/>
    <w:rsid w:val="007D08D3"/>
    <w:rsid w:val="007D0BBD"/>
    <w:rsid w:val="007D0DB6"/>
    <w:rsid w:val="007D383E"/>
    <w:rsid w:val="007D4545"/>
    <w:rsid w:val="007D5472"/>
    <w:rsid w:val="007D5963"/>
    <w:rsid w:val="007D698A"/>
    <w:rsid w:val="007E05E1"/>
    <w:rsid w:val="007E20BB"/>
    <w:rsid w:val="007E415A"/>
    <w:rsid w:val="007E471D"/>
    <w:rsid w:val="007E4AE4"/>
    <w:rsid w:val="007E7CE4"/>
    <w:rsid w:val="007E7DF3"/>
    <w:rsid w:val="007F0019"/>
    <w:rsid w:val="007F0E70"/>
    <w:rsid w:val="007F2800"/>
    <w:rsid w:val="007F2AB7"/>
    <w:rsid w:val="007F395F"/>
    <w:rsid w:val="007F7698"/>
    <w:rsid w:val="007F7C82"/>
    <w:rsid w:val="0080095F"/>
    <w:rsid w:val="00800A04"/>
    <w:rsid w:val="00801B40"/>
    <w:rsid w:val="00802E17"/>
    <w:rsid w:val="00806D69"/>
    <w:rsid w:val="0080771F"/>
    <w:rsid w:val="00807940"/>
    <w:rsid w:val="008117C0"/>
    <w:rsid w:val="008118FE"/>
    <w:rsid w:val="00811F25"/>
    <w:rsid w:val="00814651"/>
    <w:rsid w:val="0081636C"/>
    <w:rsid w:val="00816FA7"/>
    <w:rsid w:val="008178FE"/>
    <w:rsid w:val="0081795B"/>
    <w:rsid w:val="008211E2"/>
    <w:rsid w:val="00821948"/>
    <w:rsid w:val="00821F17"/>
    <w:rsid w:val="00821FEA"/>
    <w:rsid w:val="008229EB"/>
    <w:rsid w:val="008249D3"/>
    <w:rsid w:val="00824F26"/>
    <w:rsid w:val="00825FFB"/>
    <w:rsid w:val="0082649D"/>
    <w:rsid w:val="0082785A"/>
    <w:rsid w:val="00830549"/>
    <w:rsid w:val="00832053"/>
    <w:rsid w:val="008329DC"/>
    <w:rsid w:val="00833AF8"/>
    <w:rsid w:val="00834888"/>
    <w:rsid w:val="00834BFC"/>
    <w:rsid w:val="00834E5F"/>
    <w:rsid w:val="00837B01"/>
    <w:rsid w:val="00837BEF"/>
    <w:rsid w:val="00841227"/>
    <w:rsid w:val="00841D67"/>
    <w:rsid w:val="0084200C"/>
    <w:rsid w:val="00843237"/>
    <w:rsid w:val="00843EA1"/>
    <w:rsid w:val="0084476A"/>
    <w:rsid w:val="00845091"/>
    <w:rsid w:val="00845962"/>
    <w:rsid w:val="00845C77"/>
    <w:rsid w:val="00845D11"/>
    <w:rsid w:val="008461FE"/>
    <w:rsid w:val="008473D4"/>
    <w:rsid w:val="00851692"/>
    <w:rsid w:val="00851B8D"/>
    <w:rsid w:val="008524A8"/>
    <w:rsid w:val="00852AE4"/>
    <w:rsid w:val="008546D6"/>
    <w:rsid w:val="00855C37"/>
    <w:rsid w:val="00855DBA"/>
    <w:rsid w:val="00855F0B"/>
    <w:rsid w:val="00856872"/>
    <w:rsid w:val="00856ED2"/>
    <w:rsid w:val="0085743F"/>
    <w:rsid w:val="00857B35"/>
    <w:rsid w:val="00860883"/>
    <w:rsid w:val="00862A8A"/>
    <w:rsid w:val="00862CCA"/>
    <w:rsid w:val="008637F1"/>
    <w:rsid w:val="008643D5"/>
    <w:rsid w:val="00865007"/>
    <w:rsid w:val="008659A7"/>
    <w:rsid w:val="0086645A"/>
    <w:rsid w:val="00866835"/>
    <w:rsid w:val="00866EC9"/>
    <w:rsid w:val="00867421"/>
    <w:rsid w:val="00871073"/>
    <w:rsid w:val="00871590"/>
    <w:rsid w:val="00871D10"/>
    <w:rsid w:val="00872601"/>
    <w:rsid w:val="00875A09"/>
    <w:rsid w:val="00877243"/>
    <w:rsid w:val="00882303"/>
    <w:rsid w:val="008839F3"/>
    <w:rsid w:val="008850C6"/>
    <w:rsid w:val="00887508"/>
    <w:rsid w:val="00890090"/>
    <w:rsid w:val="00893057"/>
    <w:rsid w:val="00893CD6"/>
    <w:rsid w:val="00893D05"/>
    <w:rsid w:val="00894D5E"/>
    <w:rsid w:val="008958B7"/>
    <w:rsid w:val="00895B6F"/>
    <w:rsid w:val="0089737D"/>
    <w:rsid w:val="00897E3B"/>
    <w:rsid w:val="008A22AD"/>
    <w:rsid w:val="008A428B"/>
    <w:rsid w:val="008A4E91"/>
    <w:rsid w:val="008A608E"/>
    <w:rsid w:val="008A6377"/>
    <w:rsid w:val="008A7BB2"/>
    <w:rsid w:val="008B0F2D"/>
    <w:rsid w:val="008B0FEF"/>
    <w:rsid w:val="008B179C"/>
    <w:rsid w:val="008B27B0"/>
    <w:rsid w:val="008B671A"/>
    <w:rsid w:val="008B7B55"/>
    <w:rsid w:val="008B7BB2"/>
    <w:rsid w:val="008C0009"/>
    <w:rsid w:val="008C6C79"/>
    <w:rsid w:val="008C6E8C"/>
    <w:rsid w:val="008C6FA7"/>
    <w:rsid w:val="008C6FE6"/>
    <w:rsid w:val="008C71CA"/>
    <w:rsid w:val="008C73A3"/>
    <w:rsid w:val="008D0968"/>
    <w:rsid w:val="008D118E"/>
    <w:rsid w:val="008D1BBF"/>
    <w:rsid w:val="008D2BF5"/>
    <w:rsid w:val="008D4CB7"/>
    <w:rsid w:val="008D4D62"/>
    <w:rsid w:val="008D6AC6"/>
    <w:rsid w:val="008D7D31"/>
    <w:rsid w:val="008E0E5C"/>
    <w:rsid w:val="008E13DE"/>
    <w:rsid w:val="008E1A37"/>
    <w:rsid w:val="008E28BF"/>
    <w:rsid w:val="008E3466"/>
    <w:rsid w:val="008E44C3"/>
    <w:rsid w:val="008E7268"/>
    <w:rsid w:val="008F0845"/>
    <w:rsid w:val="008F2913"/>
    <w:rsid w:val="008F3010"/>
    <w:rsid w:val="008F37DF"/>
    <w:rsid w:val="008F4C8F"/>
    <w:rsid w:val="008F65EC"/>
    <w:rsid w:val="00900F4A"/>
    <w:rsid w:val="00903492"/>
    <w:rsid w:val="00905DD2"/>
    <w:rsid w:val="0090651F"/>
    <w:rsid w:val="009069CE"/>
    <w:rsid w:val="00907477"/>
    <w:rsid w:val="00907C14"/>
    <w:rsid w:val="00916ADC"/>
    <w:rsid w:val="00917617"/>
    <w:rsid w:val="00922FD0"/>
    <w:rsid w:val="00923E9B"/>
    <w:rsid w:val="00923F35"/>
    <w:rsid w:val="00924DED"/>
    <w:rsid w:val="00925D64"/>
    <w:rsid w:val="009310ED"/>
    <w:rsid w:val="00931633"/>
    <w:rsid w:val="00931BBF"/>
    <w:rsid w:val="00933E28"/>
    <w:rsid w:val="009341BA"/>
    <w:rsid w:val="00936E2D"/>
    <w:rsid w:val="009401AF"/>
    <w:rsid w:val="009403A8"/>
    <w:rsid w:val="009406B7"/>
    <w:rsid w:val="00943011"/>
    <w:rsid w:val="00943903"/>
    <w:rsid w:val="00946293"/>
    <w:rsid w:val="009473ED"/>
    <w:rsid w:val="009512C7"/>
    <w:rsid w:val="00954088"/>
    <w:rsid w:val="00954334"/>
    <w:rsid w:val="0095466D"/>
    <w:rsid w:val="009565AB"/>
    <w:rsid w:val="00957467"/>
    <w:rsid w:val="00957917"/>
    <w:rsid w:val="00957F86"/>
    <w:rsid w:val="00960127"/>
    <w:rsid w:val="009608D3"/>
    <w:rsid w:val="00960DB8"/>
    <w:rsid w:val="00961FF1"/>
    <w:rsid w:val="009621F1"/>
    <w:rsid w:val="009636D2"/>
    <w:rsid w:val="009647EE"/>
    <w:rsid w:val="00965F33"/>
    <w:rsid w:val="009666C8"/>
    <w:rsid w:val="00966D0F"/>
    <w:rsid w:val="0097033E"/>
    <w:rsid w:val="00971ACF"/>
    <w:rsid w:val="0097236F"/>
    <w:rsid w:val="009733EC"/>
    <w:rsid w:val="00973850"/>
    <w:rsid w:val="00973EAB"/>
    <w:rsid w:val="009751D3"/>
    <w:rsid w:val="00975E3A"/>
    <w:rsid w:val="00976659"/>
    <w:rsid w:val="00976D4C"/>
    <w:rsid w:val="00977389"/>
    <w:rsid w:val="00980107"/>
    <w:rsid w:val="0098347B"/>
    <w:rsid w:val="00984173"/>
    <w:rsid w:val="00984CDD"/>
    <w:rsid w:val="009855F7"/>
    <w:rsid w:val="00986995"/>
    <w:rsid w:val="009901F7"/>
    <w:rsid w:val="00991C50"/>
    <w:rsid w:val="00992527"/>
    <w:rsid w:val="00992F52"/>
    <w:rsid w:val="0099772C"/>
    <w:rsid w:val="009A0801"/>
    <w:rsid w:val="009A2051"/>
    <w:rsid w:val="009A2174"/>
    <w:rsid w:val="009A2360"/>
    <w:rsid w:val="009A4029"/>
    <w:rsid w:val="009A4170"/>
    <w:rsid w:val="009A4A6D"/>
    <w:rsid w:val="009B05C6"/>
    <w:rsid w:val="009B2D0B"/>
    <w:rsid w:val="009B2E8F"/>
    <w:rsid w:val="009B2FAD"/>
    <w:rsid w:val="009B369D"/>
    <w:rsid w:val="009B5E41"/>
    <w:rsid w:val="009C10A1"/>
    <w:rsid w:val="009C1280"/>
    <w:rsid w:val="009D0704"/>
    <w:rsid w:val="009D0838"/>
    <w:rsid w:val="009D0EC9"/>
    <w:rsid w:val="009D1C65"/>
    <w:rsid w:val="009D215A"/>
    <w:rsid w:val="009D2303"/>
    <w:rsid w:val="009D2D3A"/>
    <w:rsid w:val="009D3DC3"/>
    <w:rsid w:val="009D7184"/>
    <w:rsid w:val="009E06DE"/>
    <w:rsid w:val="009E6453"/>
    <w:rsid w:val="009F1FAF"/>
    <w:rsid w:val="009F36BF"/>
    <w:rsid w:val="009F3E7A"/>
    <w:rsid w:val="009F54C2"/>
    <w:rsid w:val="00A00E01"/>
    <w:rsid w:val="00A018FE"/>
    <w:rsid w:val="00A01951"/>
    <w:rsid w:val="00A045FB"/>
    <w:rsid w:val="00A06982"/>
    <w:rsid w:val="00A11055"/>
    <w:rsid w:val="00A115DA"/>
    <w:rsid w:val="00A11E04"/>
    <w:rsid w:val="00A13FF9"/>
    <w:rsid w:val="00A151DF"/>
    <w:rsid w:val="00A156DB"/>
    <w:rsid w:val="00A15DEE"/>
    <w:rsid w:val="00A16BCC"/>
    <w:rsid w:val="00A171C5"/>
    <w:rsid w:val="00A1762B"/>
    <w:rsid w:val="00A17B30"/>
    <w:rsid w:val="00A17CA2"/>
    <w:rsid w:val="00A17D37"/>
    <w:rsid w:val="00A2026F"/>
    <w:rsid w:val="00A207FC"/>
    <w:rsid w:val="00A20B45"/>
    <w:rsid w:val="00A20BAF"/>
    <w:rsid w:val="00A2214A"/>
    <w:rsid w:val="00A2316C"/>
    <w:rsid w:val="00A23FF3"/>
    <w:rsid w:val="00A309AC"/>
    <w:rsid w:val="00A30A0E"/>
    <w:rsid w:val="00A32CA8"/>
    <w:rsid w:val="00A355A0"/>
    <w:rsid w:val="00A356AD"/>
    <w:rsid w:val="00A3776E"/>
    <w:rsid w:val="00A37D62"/>
    <w:rsid w:val="00A40E0E"/>
    <w:rsid w:val="00A4150E"/>
    <w:rsid w:val="00A424CC"/>
    <w:rsid w:val="00A44105"/>
    <w:rsid w:val="00A46BB6"/>
    <w:rsid w:val="00A46CE5"/>
    <w:rsid w:val="00A470DE"/>
    <w:rsid w:val="00A526FF"/>
    <w:rsid w:val="00A545CA"/>
    <w:rsid w:val="00A56260"/>
    <w:rsid w:val="00A5669F"/>
    <w:rsid w:val="00A56B10"/>
    <w:rsid w:val="00A63761"/>
    <w:rsid w:val="00A67BFC"/>
    <w:rsid w:val="00A717EB"/>
    <w:rsid w:val="00A7504D"/>
    <w:rsid w:val="00A7538A"/>
    <w:rsid w:val="00A80D72"/>
    <w:rsid w:val="00A80ED3"/>
    <w:rsid w:val="00A81D9E"/>
    <w:rsid w:val="00A85314"/>
    <w:rsid w:val="00A85F2F"/>
    <w:rsid w:val="00A86587"/>
    <w:rsid w:val="00A86B6C"/>
    <w:rsid w:val="00A87373"/>
    <w:rsid w:val="00A8791F"/>
    <w:rsid w:val="00A90680"/>
    <w:rsid w:val="00A9535D"/>
    <w:rsid w:val="00A9539A"/>
    <w:rsid w:val="00A978D2"/>
    <w:rsid w:val="00AA0FAA"/>
    <w:rsid w:val="00AA529D"/>
    <w:rsid w:val="00AB23B9"/>
    <w:rsid w:val="00AB317A"/>
    <w:rsid w:val="00AB6010"/>
    <w:rsid w:val="00AC168F"/>
    <w:rsid w:val="00AC2834"/>
    <w:rsid w:val="00AC3952"/>
    <w:rsid w:val="00AC39A8"/>
    <w:rsid w:val="00AC3BDF"/>
    <w:rsid w:val="00AC3C7A"/>
    <w:rsid w:val="00AC4DEE"/>
    <w:rsid w:val="00AC523C"/>
    <w:rsid w:val="00AC6409"/>
    <w:rsid w:val="00AC7379"/>
    <w:rsid w:val="00AC73DA"/>
    <w:rsid w:val="00AD270B"/>
    <w:rsid w:val="00AD3512"/>
    <w:rsid w:val="00AD3B31"/>
    <w:rsid w:val="00AD3CA1"/>
    <w:rsid w:val="00AD656C"/>
    <w:rsid w:val="00AD6B84"/>
    <w:rsid w:val="00AE1300"/>
    <w:rsid w:val="00AE1926"/>
    <w:rsid w:val="00AE7701"/>
    <w:rsid w:val="00AF08AD"/>
    <w:rsid w:val="00AF108C"/>
    <w:rsid w:val="00AF3B58"/>
    <w:rsid w:val="00AF4044"/>
    <w:rsid w:val="00AF54EE"/>
    <w:rsid w:val="00AF5ED3"/>
    <w:rsid w:val="00AF6026"/>
    <w:rsid w:val="00AF792E"/>
    <w:rsid w:val="00B00566"/>
    <w:rsid w:val="00B01426"/>
    <w:rsid w:val="00B05781"/>
    <w:rsid w:val="00B11DF1"/>
    <w:rsid w:val="00B13D8B"/>
    <w:rsid w:val="00B15177"/>
    <w:rsid w:val="00B15443"/>
    <w:rsid w:val="00B15909"/>
    <w:rsid w:val="00B17FD9"/>
    <w:rsid w:val="00B20456"/>
    <w:rsid w:val="00B23A82"/>
    <w:rsid w:val="00B23F61"/>
    <w:rsid w:val="00B24BEA"/>
    <w:rsid w:val="00B259A1"/>
    <w:rsid w:val="00B26F31"/>
    <w:rsid w:val="00B333F8"/>
    <w:rsid w:val="00B33867"/>
    <w:rsid w:val="00B3578B"/>
    <w:rsid w:val="00B3684C"/>
    <w:rsid w:val="00B41D85"/>
    <w:rsid w:val="00B41E81"/>
    <w:rsid w:val="00B4259D"/>
    <w:rsid w:val="00B42744"/>
    <w:rsid w:val="00B42B51"/>
    <w:rsid w:val="00B437B0"/>
    <w:rsid w:val="00B455B1"/>
    <w:rsid w:val="00B45B89"/>
    <w:rsid w:val="00B464A8"/>
    <w:rsid w:val="00B46B00"/>
    <w:rsid w:val="00B473BA"/>
    <w:rsid w:val="00B5037D"/>
    <w:rsid w:val="00B55AA3"/>
    <w:rsid w:val="00B55B37"/>
    <w:rsid w:val="00B5622C"/>
    <w:rsid w:val="00B5625C"/>
    <w:rsid w:val="00B56390"/>
    <w:rsid w:val="00B5665E"/>
    <w:rsid w:val="00B576AF"/>
    <w:rsid w:val="00B57996"/>
    <w:rsid w:val="00B602F1"/>
    <w:rsid w:val="00B6141C"/>
    <w:rsid w:val="00B6163E"/>
    <w:rsid w:val="00B62639"/>
    <w:rsid w:val="00B62C2B"/>
    <w:rsid w:val="00B6476C"/>
    <w:rsid w:val="00B66824"/>
    <w:rsid w:val="00B67192"/>
    <w:rsid w:val="00B67CB7"/>
    <w:rsid w:val="00B70098"/>
    <w:rsid w:val="00B71859"/>
    <w:rsid w:val="00B73CC3"/>
    <w:rsid w:val="00B76FA2"/>
    <w:rsid w:val="00B80522"/>
    <w:rsid w:val="00B80A06"/>
    <w:rsid w:val="00B824B8"/>
    <w:rsid w:val="00B8302B"/>
    <w:rsid w:val="00B83BCF"/>
    <w:rsid w:val="00B83DE8"/>
    <w:rsid w:val="00B83EDE"/>
    <w:rsid w:val="00B85A65"/>
    <w:rsid w:val="00B87791"/>
    <w:rsid w:val="00B87990"/>
    <w:rsid w:val="00B90C12"/>
    <w:rsid w:val="00B92089"/>
    <w:rsid w:val="00B92465"/>
    <w:rsid w:val="00B954D2"/>
    <w:rsid w:val="00B97CEE"/>
    <w:rsid w:val="00BA020B"/>
    <w:rsid w:val="00BA0964"/>
    <w:rsid w:val="00BA19A1"/>
    <w:rsid w:val="00BA3467"/>
    <w:rsid w:val="00BA36B2"/>
    <w:rsid w:val="00BA3D66"/>
    <w:rsid w:val="00BA713B"/>
    <w:rsid w:val="00BB2E51"/>
    <w:rsid w:val="00BB45A4"/>
    <w:rsid w:val="00BB4B22"/>
    <w:rsid w:val="00BB53B6"/>
    <w:rsid w:val="00BC1973"/>
    <w:rsid w:val="00BC2E3C"/>
    <w:rsid w:val="00BC5C8E"/>
    <w:rsid w:val="00BC711F"/>
    <w:rsid w:val="00BC7C1E"/>
    <w:rsid w:val="00BD0531"/>
    <w:rsid w:val="00BD455A"/>
    <w:rsid w:val="00BD4CC8"/>
    <w:rsid w:val="00BD735B"/>
    <w:rsid w:val="00BE0213"/>
    <w:rsid w:val="00BE03AF"/>
    <w:rsid w:val="00BE0F00"/>
    <w:rsid w:val="00BE22E6"/>
    <w:rsid w:val="00BE3800"/>
    <w:rsid w:val="00BE3A54"/>
    <w:rsid w:val="00BE3F21"/>
    <w:rsid w:val="00BE5177"/>
    <w:rsid w:val="00BE5D53"/>
    <w:rsid w:val="00BE7580"/>
    <w:rsid w:val="00BF2D51"/>
    <w:rsid w:val="00BF480D"/>
    <w:rsid w:val="00BF652E"/>
    <w:rsid w:val="00C02C86"/>
    <w:rsid w:val="00C032E1"/>
    <w:rsid w:val="00C033B6"/>
    <w:rsid w:val="00C04842"/>
    <w:rsid w:val="00C05273"/>
    <w:rsid w:val="00C069A7"/>
    <w:rsid w:val="00C07988"/>
    <w:rsid w:val="00C07A14"/>
    <w:rsid w:val="00C11A6A"/>
    <w:rsid w:val="00C12E61"/>
    <w:rsid w:val="00C12EC3"/>
    <w:rsid w:val="00C1371E"/>
    <w:rsid w:val="00C21720"/>
    <w:rsid w:val="00C21F2A"/>
    <w:rsid w:val="00C22380"/>
    <w:rsid w:val="00C22D69"/>
    <w:rsid w:val="00C22DD1"/>
    <w:rsid w:val="00C23324"/>
    <w:rsid w:val="00C24B3F"/>
    <w:rsid w:val="00C254C4"/>
    <w:rsid w:val="00C259CE"/>
    <w:rsid w:val="00C26E8F"/>
    <w:rsid w:val="00C27E56"/>
    <w:rsid w:val="00C3388D"/>
    <w:rsid w:val="00C3474B"/>
    <w:rsid w:val="00C37312"/>
    <w:rsid w:val="00C42AE3"/>
    <w:rsid w:val="00C43C7A"/>
    <w:rsid w:val="00C4487A"/>
    <w:rsid w:val="00C44DF4"/>
    <w:rsid w:val="00C472E7"/>
    <w:rsid w:val="00C5165B"/>
    <w:rsid w:val="00C52D31"/>
    <w:rsid w:val="00C53D44"/>
    <w:rsid w:val="00C56160"/>
    <w:rsid w:val="00C572F0"/>
    <w:rsid w:val="00C600D2"/>
    <w:rsid w:val="00C6318D"/>
    <w:rsid w:val="00C63DF9"/>
    <w:rsid w:val="00C66C01"/>
    <w:rsid w:val="00C66F96"/>
    <w:rsid w:val="00C70824"/>
    <w:rsid w:val="00C70E92"/>
    <w:rsid w:val="00C72C8F"/>
    <w:rsid w:val="00C72E3A"/>
    <w:rsid w:val="00C748AC"/>
    <w:rsid w:val="00C751D6"/>
    <w:rsid w:val="00C754F5"/>
    <w:rsid w:val="00C75904"/>
    <w:rsid w:val="00C77353"/>
    <w:rsid w:val="00C801AE"/>
    <w:rsid w:val="00C80AC0"/>
    <w:rsid w:val="00C81ABB"/>
    <w:rsid w:val="00C828DA"/>
    <w:rsid w:val="00C82D0F"/>
    <w:rsid w:val="00C835D1"/>
    <w:rsid w:val="00C84CD9"/>
    <w:rsid w:val="00C9024C"/>
    <w:rsid w:val="00C903A1"/>
    <w:rsid w:val="00C90861"/>
    <w:rsid w:val="00C9119A"/>
    <w:rsid w:val="00C930CF"/>
    <w:rsid w:val="00C93676"/>
    <w:rsid w:val="00C93723"/>
    <w:rsid w:val="00C938E9"/>
    <w:rsid w:val="00C93D1F"/>
    <w:rsid w:val="00C940AE"/>
    <w:rsid w:val="00C973F2"/>
    <w:rsid w:val="00C97DF8"/>
    <w:rsid w:val="00CA0081"/>
    <w:rsid w:val="00CA0468"/>
    <w:rsid w:val="00CA31CE"/>
    <w:rsid w:val="00CA3528"/>
    <w:rsid w:val="00CA7543"/>
    <w:rsid w:val="00CA77DA"/>
    <w:rsid w:val="00CA7885"/>
    <w:rsid w:val="00CB24F4"/>
    <w:rsid w:val="00CB2DA4"/>
    <w:rsid w:val="00CB3CF1"/>
    <w:rsid w:val="00CB6F94"/>
    <w:rsid w:val="00CB7618"/>
    <w:rsid w:val="00CC16A7"/>
    <w:rsid w:val="00CC7F5B"/>
    <w:rsid w:val="00CD0801"/>
    <w:rsid w:val="00CD1B4E"/>
    <w:rsid w:val="00CD2E11"/>
    <w:rsid w:val="00CD312E"/>
    <w:rsid w:val="00CD42AA"/>
    <w:rsid w:val="00CD5594"/>
    <w:rsid w:val="00CD6372"/>
    <w:rsid w:val="00CE0A87"/>
    <w:rsid w:val="00CE2018"/>
    <w:rsid w:val="00CE3166"/>
    <w:rsid w:val="00CE555F"/>
    <w:rsid w:val="00CE7308"/>
    <w:rsid w:val="00CF0621"/>
    <w:rsid w:val="00CF194C"/>
    <w:rsid w:val="00CF6BFF"/>
    <w:rsid w:val="00CF7B86"/>
    <w:rsid w:val="00D0181F"/>
    <w:rsid w:val="00D03409"/>
    <w:rsid w:val="00D04227"/>
    <w:rsid w:val="00D04655"/>
    <w:rsid w:val="00D05FF4"/>
    <w:rsid w:val="00D06DE2"/>
    <w:rsid w:val="00D0799B"/>
    <w:rsid w:val="00D14A3B"/>
    <w:rsid w:val="00D16A88"/>
    <w:rsid w:val="00D21A3F"/>
    <w:rsid w:val="00D24239"/>
    <w:rsid w:val="00D2654C"/>
    <w:rsid w:val="00D27605"/>
    <w:rsid w:val="00D30536"/>
    <w:rsid w:val="00D31435"/>
    <w:rsid w:val="00D3337F"/>
    <w:rsid w:val="00D33B3E"/>
    <w:rsid w:val="00D34564"/>
    <w:rsid w:val="00D357E2"/>
    <w:rsid w:val="00D36287"/>
    <w:rsid w:val="00D3701C"/>
    <w:rsid w:val="00D415ED"/>
    <w:rsid w:val="00D441D8"/>
    <w:rsid w:val="00D44B3E"/>
    <w:rsid w:val="00D45A00"/>
    <w:rsid w:val="00D45E3D"/>
    <w:rsid w:val="00D47EC5"/>
    <w:rsid w:val="00D52238"/>
    <w:rsid w:val="00D54500"/>
    <w:rsid w:val="00D55766"/>
    <w:rsid w:val="00D5692C"/>
    <w:rsid w:val="00D573EF"/>
    <w:rsid w:val="00D61A17"/>
    <w:rsid w:val="00D63584"/>
    <w:rsid w:val="00D64418"/>
    <w:rsid w:val="00D64774"/>
    <w:rsid w:val="00D656CC"/>
    <w:rsid w:val="00D70FD5"/>
    <w:rsid w:val="00D720FF"/>
    <w:rsid w:val="00D73EF9"/>
    <w:rsid w:val="00D74957"/>
    <w:rsid w:val="00D74FAD"/>
    <w:rsid w:val="00D8036B"/>
    <w:rsid w:val="00D8350C"/>
    <w:rsid w:val="00D849AC"/>
    <w:rsid w:val="00D86147"/>
    <w:rsid w:val="00D86915"/>
    <w:rsid w:val="00D86DEA"/>
    <w:rsid w:val="00D87D81"/>
    <w:rsid w:val="00D9106B"/>
    <w:rsid w:val="00D9120D"/>
    <w:rsid w:val="00D9487B"/>
    <w:rsid w:val="00D94BEE"/>
    <w:rsid w:val="00D97775"/>
    <w:rsid w:val="00DA130A"/>
    <w:rsid w:val="00DA146C"/>
    <w:rsid w:val="00DA2948"/>
    <w:rsid w:val="00DA5438"/>
    <w:rsid w:val="00DB1E05"/>
    <w:rsid w:val="00DB1EAA"/>
    <w:rsid w:val="00DB3471"/>
    <w:rsid w:val="00DB40BB"/>
    <w:rsid w:val="00DB5C63"/>
    <w:rsid w:val="00DB5FFA"/>
    <w:rsid w:val="00DB79A7"/>
    <w:rsid w:val="00DB79C0"/>
    <w:rsid w:val="00DC04E0"/>
    <w:rsid w:val="00DC1CAF"/>
    <w:rsid w:val="00DC2735"/>
    <w:rsid w:val="00DC453F"/>
    <w:rsid w:val="00DC4E5B"/>
    <w:rsid w:val="00DC53DB"/>
    <w:rsid w:val="00DD034D"/>
    <w:rsid w:val="00DD060C"/>
    <w:rsid w:val="00DD0B16"/>
    <w:rsid w:val="00DD1124"/>
    <w:rsid w:val="00DD183B"/>
    <w:rsid w:val="00DD267F"/>
    <w:rsid w:val="00DD2A0B"/>
    <w:rsid w:val="00DD3B9B"/>
    <w:rsid w:val="00DD757B"/>
    <w:rsid w:val="00DE0F07"/>
    <w:rsid w:val="00DE3353"/>
    <w:rsid w:val="00DE3BA1"/>
    <w:rsid w:val="00DE44C3"/>
    <w:rsid w:val="00DE5301"/>
    <w:rsid w:val="00DE5BD3"/>
    <w:rsid w:val="00DE65C1"/>
    <w:rsid w:val="00DE79ED"/>
    <w:rsid w:val="00DF0326"/>
    <w:rsid w:val="00DF1E1A"/>
    <w:rsid w:val="00DF65B4"/>
    <w:rsid w:val="00DF6F4B"/>
    <w:rsid w:val="00DF7DD6"/>
    <w:rsid w:val="00E0043E"/>
    <w:rsid w:val="00E03074"/>
    <w:rsid w:val="00E0517C"/>
    <w:rsid w:val="00E105D3"/>
    <w:rsid w:val="00E1101E"/>
    <w:rsid w:val="00E15E0B"/>
    <w:rsid w:val="00E164D5"/>
    <w:rsid w:val="00E16F27"/>
    <w:rsid w:val="00E17A42"/>
    <w:rsid w:val="00E17CFF"/>
    <w:rsid w:val="00E17E18"/>
    <w:rsid w:val="00E20D3B"/>
    <w:rsid w:val="00E25C9C"/>
    <w:rsid w:val="00E30C71"/>
    <w:rsid w:val="00E31561"/>
    <w:rsid w:val="00E3193B"/>
    <w:rsid w:val="00E3320C"/>
    <w:rsid w:val="00E33D6D"/>
    <w:rsid w:val="00E33DC9"/>
    <w:rsid w:val="00E34869"/>
    <w:rsid w:val="00E3502E"/>
    <w:rsid w:val="00E366CB"/>
    <w:rsid w:val="00E42C60"/>
    <w:rsid w:val="00E43511"/>
    <w:rsid w:val="00E43B3C"/>
    <w:rsid w:val="00E4445C"/>
    <w:rsid w:val="00E47282"/>
    <w:rsid w:val="00E557D0"/>
    <w:rsid w:val="00E569F1"/>
    <w:rsid w:val="00E65B6A"/>
    <w:rsid w:val="00E67386"/>
    <w:rsid w:val="00E71782"/>
    <w:rsid w:val="00E72FB7"/>
    <w:rsid w:val="00E748DC"/>
    <w:rsid w:val="00E762E2"/>
    <w:rsid w:val="00E8060A"/>
    <w:rsid w:val="00E81E69"/>
    <w:rsid w:val="00E826CA"/>
    <w:rsid w:val="00E83C92"/>
    <w:rsid w:val="00E8442E"/>
    <w:rsid w:val="00E86B92"/>
    <w:rsid w:val="00E870A6"/>
    <w:rsid w:val="00E915B0"/>
    <w:rsid w:val="00E932A2"/>
    <w:rsid w:val="00E93CD7"/>
    <w:rsid w:val="00E9490D"/>
    <w:rsid w:val="00E963F7"/>
    <w:rsid w:val="00E96F19"/>
    <w:rsid w:val="00EA0022"/>
    <w:rsid w:val="00EA0DB3"/>
    <w:rsid w:val="00EA0F55"/>
    <w:rsid w:val="00EA1525"/>
    <w:rsid w:val="00EA32A8"/>
    <w:rsid w:val="00EA7D87"/>
    <w:rsid w:val="00EB0000"/>
    <w:rsid w:val="00EB2324"/>
    <w:rsid w:val="00EB4889"/>
    <w:rsid w:val="00EB5E39"/>
    <w:rsid w:val="00EB6476"/>
    <w:rsid w:val="00EB6B12"/>
    <w:rsid w:val="00EC21B8"/>
    <w:rsid w:val="00EC21C5"/>
    <w:rsid w:val="00EC2443"/>
    <w:rsid w:val="00ED0833"/>
    <w:rsid w:val="00ED6C63"/>
    <w:rsid w:val="00ED7616"/>
    <w:rsid w:val="00EE2FC6"/>
    <w:rsid w:val="00EE35AA"/>
    <w:rsid w:val="00EE44E7"/>
    <w:rsid w:val="00EE5211"/>
    <w:rsid w:val="00EE6172"/>
    <w:rsid w:val="00EF2481"/>
    <w:rsid w:val="00EF26BC"/>
    <w:rsid w:val="00EF3479"/>
    <w:rsid w:val="00EF664F"/>
    <w:rsid w:val="00EF684D"/>
    <w:rsid w:val="00EF738D"/>
    <w:rsid w:val="00EF75A1"/>
    <w:rsid w:val="00F020F2"/>
    <w:rsid w:val="00F04219"/>
    <w:rsid w:val="00F06280"/>
    <w:rsid w:val="00F07FF3"/>
    <w:rsid w:val="00F108DB"/>
    <w:rsid w:val="00F11A2F"/>
    <w:rsid w:val="00F12D1C"/>
    <w:rsid w:val="00F12FF7"/>
    <w:rsid w:val="00F13180"/>
    <w:rsid w:val="00F13A67"/>
    <w:rsid w:val="00F15912"/>
    <w:rsid w:val="00F16020"/>
    <w:rsid w:val="00F16EBF"/>
    <w:rsid w:val="00F17F10"/>
    <w:rsid w:val="00F20151"/>
    <w:rsid w:val="00F234C0"/>
    <w:rsid w:val="00F247DB"/>
    <w:rsid w:val="00F27263"/>
    <w:rsid w:val="00F30E47"/>
    <w:rsid w:val="00F32014"/>
    <w:rsid w:val="00F32816"/>
    <w:rsid w:val="00F32EC3"/>
    <w:rsid w:val="00F32FB2"/>
    <w:rsid w:val="00F3374F"/>
    <w:rsid w:val="00F3496A"/>
    <w:rsid w:val="00F34A95"/>
    <w:rsid w:val="00F36A06"/>
    <w:rsid w:val="00F40A13"/>
    <w:rsid w:val="00F41177"/>
    <w:rsid w:val="00F41BE4"/>
    <w:rsid w:val="00F4705C"/>
    <w:rsid w:val="00F47886"/>
    <w:rsid w:val="00F5234A"/>
    <w:rsid w:val="00F547AA"/>
    <w:rsid w:val="00F55C83"/>
    <w:rsid w:val="00F576EA"/>
    <w:rsid w:val="00F60B9E"/>
    <w:rsid w:val="00F60F6A"/>
    <w:rsid w:val="00F6171F"/>
    <w:rsid w:val="00F63744"/>
    <w:rsid w:val="00F658F7"/>
    <w:rsid w:val="00F674D8"/>
    <w:rsid w:val="00F70BBA"/>
    <w:rsid w:val="00F70C9C"/>
    <w:rsid w:val="00F729E4"/>
    <w:rsid w:val="00F76F71"/>
    <w:rsid w:val="00F77958"/>
    <w:rsid w:val="00F77D93"/>
    <w:rsid w:val="00F806D1"/>
    <w:rsid w:val="00F817B0"/>
    <w:rsid w:val="00F850C3"/>
    <w:rsid w:val="00F85D3A"/>
    <w:rsid w:val="00F86B18"/>
    <w:rsid w:val="00F91FF0"/>
    <w:rsid w:val="00F9275C"/>
    <w:rsid w:val="00F92DAC"/>
    <w:rsid w:val="00F92E3F"/>
    <w:rsid w:val="00F93625"/>
    <w:rsid w:val="00F93FE8"/>
    <w:rsid w:val="00F94328"/>
    <w:rsid w:val="00F9486B"/>
    <w:rsid w:val="00F94AB2"/>
    <w:rsid w:val="00F94F90"/>
    <w:rsid w:val="00F97440"/>
    <w:rsid w:val="00F97C73"/>
    <w:rsid w:val="00FA32DA"/>
    <w:rsid w:val="00FA3674"/>
    <w:rsid w:val="00FA3CB7"/>
    <w:rsid w:val="00FA55DC"/>
    <w:rsid w:val="00FB0BB8"/>
    <w:rsid w:val="00FB1892"/>
    <w:rsid w:val="00FB1919"/>
    <w:rsid w:val="00FB1C4F"/>
    <w:rsid w:val="00FB2021"/>
    <w:rsid w:val="00FB2367"/>
    <w:rsid w:val="00FB38DC"/>
    <w:rsid w:val="00FB3EDB"/>
    <w:rsid w:val="00FB4049"/>
    <w:rsid w:val="00FB4EEA"/>
    <w:rsid w:val="00FB723C"/>
    <w:rsid w:val="00FB72C5"/>
    <w:rsid w:val="00FB7D1F"/>
    <w:rsid w:val="00FC1545"/>
    <w:rsid w:val="00FC1C11"/>
    <w:rsid w:val="00FC6FB2"/>
    <w:rsid w:val="00FD2A2D"/>
    <w:rsid w:val="00FD2A38"/>
    <w:rsid w:val="00FD2D01"/>
    <w:rsid w:val="00FD55BD"/>
    <w:rsid w:val="00FD5E98"/>
    <w:rsid w:val="00FD673F"/>
    <w:rsid w:val="00FD67A9"/>
    <w:rsid w:val="00FE091F"/>
    <w:rsid w:val="00FE1ACB"/>
    <w:rsid w:val="00FE2486"/>
    <w:rsid w:val="00FE2685"/>
    <w:rsid w:val="00FE3C7A"/>
    <w:rsid w:val="00FE670B"/>
    <w:rsid w:val="00FE6C77"/>
    <w:rsid w:val="00FF0880"/>
    <w:rsid w:val="00FF14E8"/>
    <w:rsid w:val="00FF1AE0"/>
    <w:rsid w:val="00FF24D6"/>
    <w:rsid w:val="00FF2FCF"/>
    <w:rsid w:val="00FF482C"/>
    <w:rsid w:val="00FF5B3C"/>
    <w:rsid w:val="00FF5F08"/>
    <w:rsid w:val="00FF6308"/>
    <w:rsid w:val="00FF6316"/>
    <w:rsid w:val="00FF7E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D85E0F"/>
  <w15:docId w15:val="{916BFA4D-260A-435D-8D49-75821AF9D6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35D1"/>
    <w:pPr>
      <w:spacing w:after="0" w:line="480" w:lineRule="auto"/>
      <w:jc w:val="both"/>
    </w:pPr>
    <w:rPr>
      <w:rFonts w:ascii="Arial" w:hAnsi="Arial" w:cs="Arial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F1AE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F1AE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EC21C5"/>
    <w:pPr>
      <w:keepNext/>
      <w:keepLines/>
      <w:shd w:val="clear" w:color="auto" w:fill="FFFFFF"/>
      <w:textAlignment w:val="baseline"/>
      <w:outlineLvl w:val="2"/>
    </w:pPr>
    <w:rPr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B7B50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F1AE0"/>
    <w:rPr>
      <w:rFonts w:asciiTheme="majorHAnsi" w:eastAsiaTheme="majorEastAsia" w:hAnsiTheme="majorHAnsi" w:cstheme="majorBidi"/>
      <w:b/>
      <w:color w:val="365F91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FF1AE0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F1AE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C21C5"/>
    <w:rPr>
      <w:rFonts w:ascii="Arial" w:hAnsi="Arial" w:cs="Arial"/>
      <w:i/>
      <w:sz w:val="24"/>
      <w:szCs w:val="24"/>
      <w:shd w:val="clear" w:color="auto" w:fill="FFFFFF"/>
    </w:rPr>
  </w:style>
  <w:style w:type="character" w:styleId="BookTitle">
    <w:name w:val="Book Title"/>
    <w:basedOn w:val="DefaultParagraphFont"/>
    <w:uiPriority w:val="33"/>
    <w:qFormat/>
    <w:rsid w:val="00FF1AE0"/>
    <w:rPr>
      <w:b/>
      <w:bCs/>
      <w:i/>
      <w:iCs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FF1A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F1AE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1AE0"/>
    <w:rPr>
      <w:rFonts w:ascii="Arial" w:hAnsi="Arial" w:cs="Arial"/>
      <w:sz w:val="20"/>
      <w:szCs w:val="20"/>
    </w:rPr>
  </w:style>
  <w:style w:type="paragraph" w:styleId="NormalWeb">
    <w:name w:val="Normal (Web)"/>
    <w:basedOn w:val="Normal"/>
    <w:uiPriority w:val="99"/>
    <w:unhideWhenUsed/>
    <w:rsid w:val="00FF1AE0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lang w:val="nl-NL" w:eastAsia="nl-NL"/>
    </w:rPr>
  </w:style>
  <w:style w:type="character" w:styleId="Emphasis">
    <w:name w:val="Emphasis"/>
    <w:basedOn w:val="DefaultParagraphFont"/>
    <w:uiPriority w:val="20"/>
    <w:qFormat/>
    <w:rsid w:val="00FF1AE0"/>
    <w:rPr>
      <w:i/>
      <w:iCs/>
    </w:rPr>
  </w:style>
  <w:style w:type="character" w:customStyle="1" w:styleId="title-text">
    <w:name w:val="title-text"/>
    <w:basedOn w:val="DefaultParagraphFont"/>
    <w:rsid w:val="00FF1AE0"/>
  </w:style>
  <w:style w:type="paragraph" w:styleId="BalloonText">
    <w:name w:val="Balloon Text"/>
    <w:basedOn w:val="Normal"/>
    <w:link w:val="BalloonTextChar"/>
    <w:uiPriority w:val="99"/>
    <w:semiHidden/>
    <w:unhideWhenUsed/>
    <w:rsid w:val="00FF1AE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1AE0"/>
    <w:rPr>
      <w:rFonts w:ascii="Tahoma" w:hAnsi="Tahoma" w:cs="Tahoma"/>
      <w:sz w:val="16"/>
      <w:szCs w:val="16"/>
    </w:rPr>
  </w:style>
  <w:style w:type="paragraph" w:customStyle="1" w:styleId="Normal1">
    <w:name w:val="Normal1"/>
    <w:rsid w:val="00FF1AE0"/>
    <w:pPr>
      <w:widowControl w:val="0"/>
      <w:spacing w:after="0" w:line="480" w:lineRule="auto"/>
      <w:jc w:val="both"/>
    </w:pPr>
    <w:rPr>
      <w:rFonts w:ascii="Arial" w:eastAsia="Arial" w:hAnsi="Arial" w:cs="Arial"/>
      <w:sz w:val="24"/>
      <w:szCs w:val="24"/>
      <w:lang w:eastAsia="nl-NL"/>
    </w:rPr>
  </w:style>
  <w:style w:type="paragraph" w:customStyle="1" w:styleId="EndNoteBibliographyTitle">
    <w:name w:val="EndNote Bibliography Title"/>
    <w:basedOn w:val="Normal"/>
    <w:link w:val="EndNoteBibliographyTitleChar"/>
    <w:rsid w:val="00FF1AE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F1AE0"/>
    <w:rPr>
      <w:rFonts w:ascii="Arial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F1AE0"/>
    <w:pPr>
      <w:spacing w:line="240" w:lineRule="auto"/>
      <w:jc w:val="lef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F1AE0"/>
    <w:rPr>
      <w:rFonts w:ascii="Arial" w:hAnsi="Arial" w:cs="Arial"/>
      <w:noProof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5D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5D64"/>
    <w:rPr>
      <w:rFonts w:ascii="Arial" w:hAnsi="Arial" w:cs="Arial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C12E61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62A8A"/>
    <w:pPr>
      <w:spacing w:after="0" w:line="240" w:lineRule="auto"/>
    </w:pPr>
    <w:rPr>
      <w:rFonts w:ascii="Arial" w:hAnsi="Arial" w:cs="Arial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07EE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07EE3"/>
    <w:rPr>
      <w:rFonts w:ascii="Arial" w:hAnsi="Arial" w:cs="Arial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07EE3"/>
    <w:rPr>
      <w:vertAlign w:val="superscript"/>
    </w:rPr>
  </w:style>
  <w:style w:type="paragraph" w:styleId="NoSpacing">
    <w:name w:val="No Spacing"/>
    <w:uiPriority w:val="1"/>
    <w:qFormat/>
    <w:rsid w:val="001B7F26"/>
    <w:pPr>
      <w:spacing w:after="0" w:line="240" w:lineRule="auto"/>
      <w:jc w:val="both"/>
    </w:pPr>
    <w:rPr>
      <w:rFonts w:ascii="Arial" w:hAnsi="Arial" w:cs="Arial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B7B50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table" w:styleId="TableGrid">
    <w:name w:val="Table Grid"/>
    <w:basedOn w:val="TableNormal"/>
    <w:uiPriority w:val="59"/>
    <w:rsid w:val="0014204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abel">
    <w:name w:val="label"/>
    <w:basedOn w:val="DefaultParagraphFont"/>
    <w:rsid w:val="00142048"/>
  </w:style>
  <w:style w:type="paragraph" w:styleId="ListParagraph">
    <w:name w:val="List Paragraph"/>
    <w:basedOn w:val="Normal"/>
    <w:uiPriority w:val="34"/>
    <w:qFormat/>
    <w:rsid w:val="00142048"/>
    <w:pPr>
      <w:ind w:left="720"/>
      <w:contextualSpacing/>
    </w:pPr>
  </w:style>
  <w:style w:type="paragraph" w:customStyle="1" w:styleId="c-reading-companionreference-citation">
    <w:name w:val="c-reading-companion__reference-citation"/>
    <w:basedOn w:val="Normal"/>
    <w:rsid w:val="00605059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</w:rPr>
  </w:style>
  <w:style w:type="paragraph" w:customStyle="1" w:styleId="c-reading-companionreference-links">
    <w:name w:val="c-reading-companion__reference-links"/>
    <w:basedOn w:val="Normal"/>
    <w:rsid w:val="00605059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834E5F"/>
    <w:pPr>
      <w:tabs>
        <w:tab w:val="center" w:pos="4703"/>
        <w:tab w:val="right" w:pos="940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4E5F"/>
    <w:rPr>
      <w:rFonts w:ascii="Arial" w:hAnsi="Arial" w:cs="Arial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834E5F"/>
    <w:pPr>
      <w:tabs>
        <w:tab w:val="center" w:pos="4703"/>
        <w:tab w:val="right" w:pos="940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4E5F"/>
    <w:rPr>
      <w:rFonts w:ascii="Arial" w:hAnsi="Arial" w:cs="Arial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6F8B"/>
    <w:rPr>
      <w:color w:val="605E5C"/>
      <w:shd w:val="clear" w:color="auto" w:fill="E1DFDD"/>
    </w:rPr>
  </w:style>
  <w:style w:type="paragraph" w:customStyle="1" w:styleId="Body">
    <w:name w:val="Body"/>
    <w:rsid w:val="00F41177"/>
    <w:pPr>
      <w:spacing w:after="0" w:line="240" w:lineRule="auto"/>
    </w:pPr>
    <w:rPr>
      <w:rFonts w:ascii="Times New Roman" w:eastAsia="Arial Unicode MS" w:hAnsi="Times New Roman" w:cs="Arial Unicode MS"/>
      <w:color w:val="000000"/>
      <w:sz w:val="24"/>
      <w:szCs w:val="24"/>
      <w:u w:color="000000"/>
      <w:lang w:eastAsia="en-AU"/>
    </w:rPr>
  </w:style>
  <w:style w:type="character" w:styleId="UnresolvedMention">
    <w:name w:val="Unresolved Mention"/>
    <w:basedOn w:val="DefaultParagraphFont"/>
    <w:uiPriority w:val="99"/>
    <w:semiHidden/>
    <w:unhideWhenUsed/>
    <w:rsid w:val="00511A16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EC21C5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453C1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15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31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9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9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2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7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50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62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9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52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7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17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3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22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1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66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53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43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1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4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8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39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8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55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72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70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22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0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39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6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741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37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99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84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57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7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99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46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43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632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97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8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18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2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1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45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7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80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9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47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06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4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96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9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3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4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2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91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94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9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68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8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7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13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92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7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54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39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3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02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59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96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80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45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4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20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3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997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23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7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31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69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1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10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9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96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15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62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2867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48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8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108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40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7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6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24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71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83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09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34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19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12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80093F-BE50-4CAD-8DF5-A50AA0023A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771</Words>
  <Characters>4245</Characters>
  <Application>Microsoft Office Word</Application>
  <DocSecurity>0</DocSecurity>
  <Lines>35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enjamin</dc:creator>
  <cp:lastModifiedBy>Benjamin Salampessy</cp:lastModifiedBy>
  <cp:revision>8</cp:revision>
  <dcterms:created xsi:type="dcterms:W3CDTF">2021-02-20T09:51:00Z</dcterms:created>
  <dcterms:modified xsi:type="dcterms:W3CDTF">2021-02-20T12:15:00Z</dcterms:modified>
</cp:coreProperties>
</file>